
<file path=[Content_Types].xml><?xml version="1.0" encoding="utf-8"?>
<Types xmlns="http://schemas.openxmlformats.org/package/2006/content-types">
  <Default Extension="png" ContentType="image/png"/>
  <Default Extension="tmp" ContentType="image/png"/>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8A1DB7" w14:textId="77777777" w:rsidR="003F0D4C" w:rsidRDefault="003F0D4C" w:rsidP="003F0D4C">
      <w:pPr>
        <w:pStyle w:val="Default"/>
        <w:jc w:val="right"/>
        <w:rPr>
          <w:b/>
          <w:bCs/>
          <w:sz w:val="40"/>
          <w:szCs w:val="40"/>
        </w:rPr>
      </w:pPr>
      <w:r>
        <w:rPr>
          <w:b/>
          <w:bCs/>
          <w:sz w:val="40"/>
          <w:szCs w:val="40"/>
        </w:rPr>
        <w:t>NISTIR XXXX</w:t>
      </w:r>
    </w:p>
    <w:p w14:paraId="41A29B78" w14:textId="77777777" w:rsidR="003F0D4C" w:rsidRDefault="003F0D4C" w:rsidP="003F0D4C">
      <w:pPr>
        <w:pStyle w:val="Default"/>
        <w:jc w:val="right"/>
        <w:rPr>
          <w:b/>
          <w:bCs/>
          <w:sz w:val="40"/>
          <w:szCs w:val="40"/>
        </w:rPr>
      </w:pPr>
    </w:p>
    <w:p w14:paraId="163327F5" w14:textId="77777777" w:rsidR="003F0D4C" w:rsidRDefault="003F0D4C" w:rsidP="003F0D4C">
      <w:pPr>
        <w:pStyle w:val="Default"/>
        <w:jc w:val="right"/>
      </w:pPr>
    </w:p>
    <w:p w14:paraId="1EA08BE4" w14:textId="2F32A240" w:rsidR="003F0D4C" w:rsidRDefault="00DC7AF1" w:rsidP="005F35A7">
      <w:pPr>
        <w:pStyle w:val="Default"/>
        <w:jc w:val="right"/>
        <w:rPr>
          <w:b/>
          <w:bCs/>
          <w:sz w:val="56"/>
          <w:szCs w:val="56"/>
        </w:rPr>
      </w:pPr>
      <w:r>
        <w:rPr>
          <w:b/>
          <w:bCs/>
          <w:sz w:val="56"/>
          <w:szCs w:val="56"/>
        </w:rPr>
        <w:t>Baseline Tailor User Guide</w:t>
      </w:r>
    </w:p>
    <w:p w14:paraId="1023634D" w14:textId="77777777" w:rsidR="003F0D4C" w:rsidRDefault="003F0D4C" w:rsidP="003F0D4C">
      <w:pPr>
        <w:pStyle w:val="Default"/>
        <w:jc w:val="right"/>
        <w:rPr>
          <w:sz w:val="56"/>
          <w:szCs w:val="56"/>
        </w:rPr>
      </w:pPr>
      <w:r>
        <w:rPr>
          <w:b/>
          <w:bCs/>
          <w:sz w:val="56"/>
          <w:szCs w:val="56"/>
        </w:rPr>
        <w:t xml:space="preserve"> </w:t>
      </w:r>
    </w:p>
    <w:p w14:paraId="5EE60E58" w14:textId="39260102" w:rsidR="003F0D4C" w:rsidRDefault="00DC7AF1" w:rsidP="003F0D4C">
      <w:pPr>
        <w:pStyle w:val="Default"/>
        <w:jc w:val="right"/>
        <w:rPr>
          <w:sz w:val="28"/>
          <w:szCs w:val="28"/>
        </w:rPr>
      </w:pPr>
      <w:r>
        <w:rPr>
          <w:sz w:val="28"/>
          <w:szCs w:val="28"/>
        </w:rPr>
        <w:t>Joshua Lubell</w:t>
      </w:r>
      <w:r w:rsidR="003F0D4C">
        <w:rPr>
          <w:sz w:val="28"/>
          <w:szCs w:val="28"/>
        </w:rPr>
        <w:t xml:space="preserve"> </w:t>
      </w:r>
    </w:p>
    <w:p w14:paraId="3AC12AE6" w14:textId="77777777" w:rsidR="003F0D4C" w:rsidRPr="00225193" w:rsidRDefault="003F0D4C" w:rsidP="003F0D4C">
      <w:pPr>
        <w:pStyle w:val="Default"/>
      </w:pPr>
    </w:p>
    <w:p w14:paraId="1F9786BC" w14:textId="77777777" w:rsidR="003F0D4C" w:rsidRPr="00225193" w:rsidRDefault="003F0D4C" w:rsidP="003F0D4C">
      <w:pPr>
        <w:pStyle w:val="Default"/>
        <w:jc w:val="right"/>
      </w:pPr>
      <w:r w:rsidRPr="00225193">
        <w:t>This publication is available free of charge from:</w:t>
      </w:r>
    </w:p>
    <w:p w14:paraId="13189139" w14:textId="2169F3F9" w:rsidR="003F0D4C" w:rsidRDefault="003F0D4C" w:rsidP="003F0D4C">
      <w:pPr>
        <w:pStyle w:val="Default"/>
        <w:jc w:val="right"/>
      </w:pPr>
      <w:r>
        <w:t>http://dx.doi.org/10.6028/NIST.IR</w:t>
      </w:r>
      <w:r w:rsidRPr="00431863">
        <w:t>.XXX</w:t>
      </w:r>
      <w:r>
        <w:t>X</w:t>
      </w:r>
    </w:p>
    <w:p w14:paraId="78C16860" w14:textId="77777777" w:rsidR="005F35A7" w:rsidRDefault="005F35A7" w:rsidP="003F0D4C">
      <w:pPr>
        <w:pStyle w:val="Default"/>
        <w:jc w:val="right"/>
        <w:rPr>
          <w:sz w:val="40"/>
          <w:szCs w:val="40"/>
        </w:rPr>
      </w:pPr>
    </w:p>
    <w:p w14:paraId="3087F0A7" w14:textId="32819B75" w:rsidR="003F0D4C" w:rsidRDefault="005F35A7" w:rsidP="003F0D4C">
      <w:pPr>
        <w:pStyle w:val="Default"/>
        <w:jc w:val="right"/>
        <w:rPr>
          <w:sz w:val="40"/>
          <w:szCs w:val="40"/>
        </w:rPr>
      </w:pPr>
      <w:r>
        <w:rPr>
          <w:noProof/>
          <w:sz w:val="40"/>
          <w:szCs w:val="40"/>
        </w:rPr>
        <w:drawing>
          <wp:inline distT="0" distB="0" distL="0" distR="0" wp14:anchorId="3135A701" wp14:editId="784B39A5">
            <wp:extent cx="5943600" cy="4471670"/>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shot.png"/>
                    <pic:cNvPicPr/>
                  </pic:nvPicPr>
                  <pic:blipFill>
                    <a:blip r:embed="rId8">
                      <a:extLst>
                        <a:ext uri="{28A0092B-C50C-407E-A947-70E740481C1C}">
                          <a14:useLocalDpi xmlns:a14="http://schemas.microsoft.com/office/drawing/2010/main" val="0"/>
                        </a:ext>
                      </a:extLst>
                    </a:blip>
                    <a:stretch>
                      <a:fillRect/>
                    </a:stretch>
                  </pic:blipFill>
                  <pic:spPr>
                    <a:xfrm>
                      <a:off x="0" y="0"/>
                      <a:ext cx="5943600" cy="4471670"/>
                    </a:xfrm>
                    <a:prstGeom prst="rect">
                      <a:avLst/>
                    </a:prstGeom>
                  </pic:spPr>
                </pic:pic>
              </a:graphicData>
            </a:graphic>
          </wp:inline>
        </w:drawing>
      </w:r>
    </w:p>
    <w:p w14:paraId="1E5319CC" w14:textId="3995E466" w:rsidR="003F0D4C" w:rsidRDefault="003F0D4C" w:rsidP="005F35A7">
      <w:pPr>
        <w:pStyle w:val="Default"/>
        <w:rPr>
          <w:sz w:val="40"/>
          <w:szCs w:val="40"/>
        </w:rPr>
      </w:pPr>
    </w:p>
    <w:p w14:paraId="75116A51" w14:textId="0ADE8B3C" w:rsidR="003F0D4C" w:rsidRDefault="003F0D4C" w:rsidP="003F0D4C">
      <w:pPr>
        <w:pStyle w:val="Default"/>
        <w:jc w:val="right"/>
        <w:rPr>
          <w:sz w:val="40"/>
          <w:szCs w:val="40"/>
        </w:rPr>
      </w:pPr>
    </w:p>
    <w:p w14:paraId="73B7A261" w14:textId="07A0B9B3" w:rsidR="005F35A7" w:rsidRPr="00C33584" w:rsidRDefault="005F35A7" w:rsidP="00C33584">
      <w:pPr>
        <w:pStyle w:val="Default"/>
        <w:jc w:val="right"/>
        <w:rPr>
          <w:sz w:val="40"/>
          <w:szCs w:val="40"/>
        </w:rPr>
      </w:pPr>
      <w:r>
        <w:rPr>
          <w:noProof/>
          <w:sz w:val="40"/>
          <w:szCs w:val="40"/>
        </w:rPr>
        <w:drawing>
          <wp:anchor distT="0" distB="0" distL="114300" distR="114300" simplePos="0" relativeHeight="251659264" behindDoc="0" locked="0" layoutInCell="1" allowOverlap="1" wp14:anchorId="3247EFB6" wp14:editId="7F4958EF">
            <wp:simplePos x="0" y="0"/>
            <wp:positionH relativeFrom="column">
              <wp:posOffset>3674110</wp:posOffset>
            </wp:positionH>
            <wp:positionV relativeFrom="paragraph">
              <wp:posOffset>-393169</wp:posOffset>
            </wp:positionV>
            <wp:extent cx="2267585" cy="959485"/>
            <wp:effectExtent l="0" t="0" r="0" b="0"/>
            <wp:wrapSquare wrapText="left"/>
            <wp:docPr id="9" name="Picture 9"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267585" cy="9594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67A9F2F" w14:textId="66C6CD1C" w:rsidR="003F0D4C" w:rsidRDefault="003F0D4C" w:rsidP="003F0D4C">
      <w:pPr>
        <w:pStyle w:val="Default"/>
        <w:jc w:val="right"/>
        <w:rPr>
          <w:sz w:val="40"/>
          <w:szCs w:val="40"/>
        </w:rPr>
      </w:pPr>
      <w:r>
        <w:rPr>
          <w:b/>
          <w:bCs/>
          <w:sz w:val="40"/>
          <w:szCs w:val="40"/>
        </w:rPr>
        <w:lastRenderedPageBreak/>
        <w:t xml:space="preserve">NISTIR XXXX </w:t>
      </w:r>
    </w:p>
    <w:p w14:paraId="3939B387" w14:textId="77777777" w:rsidR="003F0D4C" w:rsidRDefault="003F0D4C" w:rsidP="003F0D4C">
      <w:pPr>
        <w:pStyle w:val="Default"/>
        <w:rPr>
          <w:sz w:val="40"/>
          <w:szCs w:val="40"/>
        </w:rPr>
      </w:pPr>
    </w:p>
    <w:p w14:paraId="75A919A2" w14:textId="77777777" w:rsidR="003F0D4C" w:rsidRDefault="003F0D4C" w:rsidP="003F0D4C">
      <w:pPr>
        <w:pStyle w:val="Default"/>
        <w:rPr>
          <w:sz w:val="40"/>
          <w:szCs w:val="40"/>
        </w:rPr>
      </w:pPr>
    </w:p>
    <w:p w14:paraId="734942A6" w14:textId="0DCD37E9" w:rsidR="003F0D4C" w:rsidRDefault="00C33584" w:rsidP="003F0D4C">
      <w:pPr>
        <w:pStyle w:val="Default"/>
        <w:jc w:val="right"/>
        <w:rPr>
          <w:b/>
          <w:bCs/>
          <w:sz w:val="56"/>
          <w:szCs w:val="56"/>
        </w:rPr>
      </w:pPr>
      <w:r>
        <w:rPr>
          <w:b/>
          <w:bCs/>
          <w:sz w:val="56"/>
          <w:szCs w:val="56"/>
        </w:rPr>
        <w:t>Baseline Tailor User Guide</w:t>
      </w:r>
    </w:p>
    <w:p w14:paraId="5C8EE299" w14:textId="77777777" w:rsidR="003F0D4C" w:rsidRDefault="003F0D4C" w:rsidP="003F0D4C">
      <w:pPr>
        <w:pStyle w:val="Default"/>
        <w:jc w:val="right"/>
        <w:rPr>
          <w:sz w:val="56"/>
          <w:szCs w:val="56"/>
        </w:rPr>
      </w:pPr>
    </w:p>
    <w:p w14:paraId="7097F101" w14:textId="7438FB7D" w:rsidR="003F0D4C" w:rsidRPr="00431863" w:rsidRDefault="00C33584" w:rsidP="003F0D4C">
      <w:pPr>
        <w:pStyle w:val="Default"/>
        <w:jc w:val="right"/>
      </w:pPr>
      <w:r>
        <w:t>Joshua Lubell</w:t>
      </w:r>
    </w:p>
    <w:p w14:paraId="2305E724" w14:textId="15896885" w:rsidR="00C33584" w:rsidRDefault="00C33584" w:rsidP="003F0D4C">
      <w:pPr>
        <w:pStyle w:val="Default"/>
        <w:jc w:val="right"/>
        <w:rPr>
          <w:i/>
          <w:iCs/>
        </w:rPr>
      </w:pPr>
      <w:r>
        <w:rPr>
          <w:i/>
          <w:iCs/>
        </w:rPr>
        <w:t>Systems Integration Division</w:t>
      </w:r>
    </w:p>
    <w:p w14:paraId="3B4BECA0" w14:textId="2AAF52BD" w:rsidR="003F0D4C" w:rsidRPr="00431863" w:rsidRDefault="00C33584" w:rsidP="003F0D4C">
      <w:pPr>
        <w:pStyle w:val="Default"/>
        <w:jc w:val="right"/>
        <w:rPr>
          <w:i/>
          <w:iCs/>
        </w:rPr>
      </w:pPr>
      <w:r>
        <w:rPr>
          <w:i/>
          <w:iCs/>
        </w:rPr>
        <w:t>Engineering Laboratory</w:t>
      </w:r>
    </w:p>
    <w:p w14:paraId="5B790324" w14:textId="26E01391" w:rsidR="003F0D4C" w:rsidRPr="00431863" w:rsidRDefault="003F0D4C" w:rsidP="00C33584">
      <w:pPr>
        <w:pStyle w:val="Default"/>
      </w:pPr>
    </w:p>
    <w:p w14:paraId="4C7A6102" w14:textId="77777777" w:rsidR="003F0D4C" w:rsidRPr="00431863" w:rsidRDefault="003F0D4C" w:rsidP="003F0D4C">
      <w:pPr>
        <w:pStyle w:val="Default"/>
        <w:jc w:val="right"/>
      </w:pPr>
      <w:r>
        <w:t>This publication is available free of charge from:</w:t>
      </w:r>
    </w:p>
    <w:p w14:paraId="0DE856E8" w14:textId="77777777" w:rsidR="003F0D4C" w:rsidRPr="00431863" w:rsidRDefault="003F0D4C" w:rsidP="003F0D4C">
      <w:pPr>
        <w:pStyle w:val="Default"/>
        <w:jc w:val="right"/>
      </w:pPr>
      <w:r>
        <w:t>http://dx.doi.org/10.6028/NIST.IR</w:t>
      </w:r>
      <w:r w:rsidRPr="00431863">
        <w:t>.XXX</w:t>
      </w:r>
      <w:r>
        <w:t>X</w:t>
      </w:r>
    </w:p>
    <w:p w14:paraId="255AB935" w14:textId="77777777" w:rsidR="003F0D4C" w:rsidRDefault="003F0D4C" w:rsidP="003F0D4C">
      <w:pPr>
        <w:pStyle w:val="Default"/>
        <w:jc w:val="right"/>
        <w:rPr>
          <w:sz w:val="22"/>
          <w:szCs w:val="22"/>
        </w:rPr>
      </w:pPr>
    </w:p>
    <w:p w14:paraId="247FDF34" w14:textId="77777777" w:rsidR="003F0D4C" w:rsidRDefault="003F0D4C" w:rsidP="003F0D4C">
      <w:pPr>
        <w:pStyle w:val="Default"/>
        <w:jc w:val="right"/>
        <w:rPr>
          <w:sz w:val="22"/>
          <w:szCs w:val="22"/>
        </w:rPr>
      </w:pPr>
    </w:p>
    <w:p w14:paraId="58A2832A" w14:textId="77777777" w:rsidR="003F0D4C" w:rsidRDefault="003F0D4C" w:rsidP="003F0D4C">
      <w:pPr>
        <w:pStyle w:val="Default"/>
        <w:jc w:val="right"/>
        <w:rPr>
          <w:sz w:val="22"/>
          <w:szCs w:val="22"/>
        </w:rPr>
      </w:pPr>
    </w:p>
    <w:p w14:paraId="6D8EC1B7" w14:textId="77777777" w:rsidR="003F0D4C" w:rsidRDefault="003F0D4C" w:rsidP="003F0D4C">
      <w:pPr>
        <w:pStyle w:val="Default"/>
        <w:jc w:val="right"/>
        <w:rPr>
          <w:sz w:val="22"/>
          <w:szCs w:val="22"/>
        </w:rPr>
      </w:pPr>
    </w:p>
    <w:p w14:paraId="18AA730F" w14:textId="77777777" w:rsidR="003F0D4C" w:rsidRDefault="003F0D4C" w:rsidP="003F0D4C">
      <w:pPr>
        <w:pStyle w:val="Default"/>
        <w:jc w:val="right"/>
        <w:rPr>
          <w:sz w:val="22"/>
          <w:szCs w:val="22"/>
        </w:rPr>
      </w:pPr>
    </w:p>
    <w:p w14:paraId="5E0CB760" w14:textId="77777777" w:rsidR="003F0D4C" w:rsidRDefault="003F0D4C" w:rsidP="003F0D4C">
      <w:pPr>
        <w:pStyle w:val="Default"/>
        <w:jc w:val="right"/>
      </w:pPr>
      <w:r>
        <w:t>Month and Year of Publication</w:t>
      </w:r>
    </w:p>
    <w:p w14:paraId="28E3CF2B" w14:textId="77777777" w:rsidR="003F0D4C" w:rsidRDefault="003F0D4C" w:rsidP="003F0D4C">
      <w:pPr>
        <w:pStyle w:val="Default"/>
        <w:jc w:val="center"/>
        <w:rPr>
          <w:sz w:val="22"/>
          <w:szCs w:val="22"/>
        </w:rPr>
      </w:pPr>
    </w:p>
    <w:p w14:paraId="468F70AC" w14:textId="77777777" w:rsidR="003F0D4C" w:rsidRDefault="003F0D4C" w:rsidP="003F0D4C">
      <w:pPr>
        <w:pStyle w:val="Default"/>
        <w:jc w:val="right"/>
        <w:rPr>
          <w:sz w:val="22"/>
          <w:szCs w:val="22"/>
        </w:rPr>
      </w:pPr>
    </w:p>
    <w:p w14:paraId="07E25E57" w14:textId="77777777" w:rsidR="003F0D4C" w:rsidRDefault="003F0D4C" w:rsidP="003F0D4C">
      <w:pPr>
        <w:pStyle w:val="Default"/>
        <w:jc w:val="right"/>
        <w:rPr>
          <w:sz w:val="22"/>
          <w:szCs w:val="22"/>
        </w:rPr>
      </w:pPr>
    </w:p>
    <w:p w14:paraId="1249D9A5" w14:textId="37BE91D5" w:rsidR="003F0D4C" w:rsidRDefault="003F0D4C" w:rsidP="003F0D4C">
      <w:pPr>
        <w:pStyle w:val="Default"/>
        <w:jc w:val="right"/>
        <w:rPr>
          <w:sz w:val="22"/>
          <w:szCs w:val="22"/>
        </w:rPr>
      </w:pPr>
    </w:p>
    <w:p w14:paraId="362F3E99" w14:textId="2AC8439D" w:rsidR="003F0D4C" w:rsidRDefault="003F0D4C" w:rsidP="003F0D4C">
      <w:pPr>
        <w:pStyle w:val="Default"/>
        <w:jc w:val="right"/>
        <w:rPr>
          <w:sz w:val="22"/>
          <w:szCs w:val="22"/>
        </w:rPr>
      </w:pPr>
    </w:p>
    <w:p w14:paraId="5FD6A537" w14:textId="4D6BD07C" w:rsidR="00C33584" w:rsidRDefault="00C33584" w:rsidP="003F0D4C">
      <w:pPr>
        <w:pStyle w:val="Default"/>
        <w:jc w:val="right"/>
        <w:rPr>
          <w:sz w:val="22"/>
          <w:szCs w:val="22"/>
        </w:rPr>
      </w:pPr>
    </w:p>
    <w:p w14:paraId="3C2A11B2" w14:textId="2F808DA4" w:rsidR="00C33584" w:rsidRDefault="00C33584" w:rsidP="003F0D4C">
      <w:pPr>
        <w:pStyle w:val="Default"/>
        <w:jc w:val="right"/>
        <w:rPr>
          <w:sz w:val="22"/>
          <w:szCs w:val="22"/>
        </w:rPr>
      </w:pPr>
    </w:p>
    <w:p w14:paraId="71C6927C" w14:textId="04DC7579" w:rsidR="00C33584" w:rsidRDefault="00C33584" w:rsidP="003F0D4C">
      <w:pPr>
        <w:pStyle w:val="Default"/>
        <w:jc w:val="right"/>
        <w:rPr>
          <w:sz w:val="22"/>
          <w:szCs w:val="22"/>
        </w:rPr>
      </w:pPr>
    </w:p>
    <w:p w14:paraId="189360A0" w14:textId="514CD237" w:rsidR="00C33584" w:rsidRDefault="00C33584" w:rsidP="003F0D4C">
      <w:pPr>
        <w:pStyle w:val="Default"/>
        <w:jc w:val="right"/>
        <w:rPr>
          <w:sz w:val="22"/>
          <w:szCs w:val="22"/>
        </w:rPr>
      </w:pPr>
    </w:p>
    <w:p w14:paraId="0B296FE9" w14:textId="68EBD695" w:rsidR="00C33584" w:rsidRDefault="00C33584" w:rsidP="003F0D4C">
      <w:pPr>
        <w:pStyle w:val="Default"/>
        <w:jc w:val="right"/>
        <w:rPr>
          <w:sz w:val="22"/>
          <w:szCs w:val="22"/>
        </w:rPr>
      </w:pPr>
    </w:p>
    <w:p w14:paraId="3A93EF6A" w14:textId="408900C5" w:rsidR="00C33584" w:rsidRDefault="00C33584" w:rsidP="003F0D4C">
      <w:pPr>
        <w:pStyle w:val="Default"/>
        <w:jc w:val="right"/>
        <w:rPr>
          <w:sz w:val="22"/>
          <w:szCs w:val="22"/>
        </w:rPr>
      </w:pPr>
    </w:p>
    <w:p w14:paraId="62EF6F23" w14:textId="77777777" w:rsidR="00C33584" w:rsidRDefault="00C33584" w:rsidP="003F0D4C">
      <w:pPr>
        <w:pStyle w:val="Default"/>
        <w:jc w:val="right"/>
        <w:rPr>
          <w:sz w:val="22"/>
          <w:szCs w:val="22"/>
        </w:rPr>
      </w:pPr>
    </w:p>
    <w:p w14:paraId="4D813B23" w14:textId="77777777" w:rsidR="003F0D4C" w:rsidRDefault="003F0D4C" w:rsidP="003F0D4C">
      <w:pPr>
        <w:pStyle w:val="Default"/>
        <w:jc w:val="right"/>
        <w:rPr>
          <w:sz w:val="22"/>
          <w:szCs w:val="22"/>
        </w:rPr>
      </w:pPr>
      <w:r>
        <w:rPr>
          <w:noProof/>
        </w:rPr>
        <w:drawing>
          <wp:anchor distT="0" distB="0" distL="114300" distR="114300" simplePos="0" relativeHeight="251660288" behindDoc="0" locked="1" layoutInCell="1" allowOverlap="1" wp14:anchorId="5055C054" wp14:editId="04C02CD6">
            <wp:simplePos x="0" y="0"/>
            <wp:positionH relativeFrom="column">
              <wp:posOffset>4312920</wp:posOffset>
            </wp:positionH>
            <wp:positionV relativeFrom="page">
              <wp:posOffset>6211570</wp:posOffset>
            </wp:positionV>
            <wp:extent cx="1162685" cy="1141730"/>
            <wp:effectExtent l="0" t="0" r="0" b="127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0"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1C69976" w14:textId="77777777" w:rsidR="003F0D4C" w:rsidRDefault="003F0D4C" w:rsidP="003F0D4C">
      <w:pPr>
        <w:pStyle w:val="Default"/>
        <w:jc w:val="right"/>
        <w:rPr>
          <w:sz w:val="22"/>
          <w:szCs w:val="22"/>
        </w:rPr>
      </w:pPr>
    </w:p>
    <w:p w14:paraId="6AFA2559" w14:textId="77777777" w:rsidR="003F0D4C" w:rsidRDefault="003F0D4C" w:rsidP="003F0D4C">
      <w:pPr>
        <w:pStyle w:val="Default"/>
        <w:jc w:val="right"/>
        <w:rPr>
          <w:sz w:val="22"/>
          <w:szCs w:val="22"/>
        </w:rPr>
      </w:pPr>
    </w:p>
    <w:p w14:paraId="1977AD50" w14:textId="77777777" w:rsidR="003F0D4C" w:rsidRDefault="003F0D4C" w:rsidP="003F0D4C">
      <w:pPr>
        <w:pStyle w:val="Default"/>
        <w:jc w:val="right"/>
        <w:rPr>
          <w:sz w:val="22"/>
          <w:szCs w:val="22"/>
        </w:rPr>
      </w:pPr>
    </w:p>
    <w:p w14:paraId="1F4091C8" w14:textId="77777777" w:rsidR="003F0D4C" w:rsidRDefault="003F0D4C" w:rsidP="003F0D4C">
      <w:pPr>
        <w:pStyle w:val="Default"/>
        <w:jc w:val="right"/>
        <w:rPr>
          <w:sz w:val="22"/>
          <w:szCs w:val="22"/>
        </w:rPr>
      </w:pPr>
    </w:p>
    <w:p w14:paraId="0B257695" w14:textId="77777777" w:rsidR="003F0D4C" w:rsidRDefault="003F0D4C" w:rsidP="003F0D4C">
      <w:pPr>
        <w:pStyle w:val="Default"/>
        <w:jc w:val="right"/>
        <w:rPr>
          <w:sz w:val="22"/>
          <w:szCs w:val="22"/>
        </w:rPr>
      </w:pPr>
    </w:p>
    <w:p w14:paraId="3742EC33" w14:textId="77777777" w:rsidR="003F0D4C" w:rsidRDefault="003F0D4C" w:rsidP="003F0D4C">
      <w:pPr>
        <w:pStyle w:val="Default"/>
        <w:jc w:val="right"/>
        <w:rPr>
          <w:sz w:val="22"/>
          <w:szCs w:val="22"/>
        </w:rPr>
      </w:pPr>
    </w:p>
    <w:p w14:paraId="1D6C319A" w14:textId="77777777" w:rsidR="003F0D4C" w:rsidRDefault="003F0D4C" w:rsidP="003F0D4C">
      <w:pPr>
        <w:pStyle w:val="Default"/>
        <w:jc w:val="right"/>
        <w:rPr>
          <w:sz w:val="22"/>
          <w:szCs w:val="22"/>
        </w:rPr>
      </w:pPr>
    </w:p>
    <w:p w14:paraId="5AB7A8F3" w14:textId="77777777" w:rsidR="003F0D4C" w:rsidRDefault="003F0D4C" w:rsidP="003F0D4C">
      <w:pPr>
        <w:pStyle w:val="Default"/>
        <w:jc w:val="right"/>
        <w:rPr>
          <w:sz w:val="22"/>
          <w:szCs w:val="22"/>
        </w:rPr>
      </w:pPr>
    </w:p>
    <w:p w14:paraId="52D96178" w14:textId="77777777" w:rsidR="003F0D4C" w:rsidRDefault="003F0D4C" w:rsidP="003F0D4C">
      <w:pPr>
        <w:pStyle w:val="Default"/>
        <w:jc w:val="right"/>
        <w:rPr>
          <w:sz w:val="22"/>
          <w:szCs w:val="22"/>
        </w:rPr>
      </w:pPr>
    </w:p>
    <w:p w14:paraId="787D27B6" w14:textId="77777777" w:rsidR="003F0D4C" w:rsidRDefault="003F0D4C" w:rsidP="003F0D4C">
      <w:pPr>
        <w:pStyle w:val="Default"/>
        <w:jc w:val="right"/>
        <w:rPr>
          <w:sz w:val="22"/>
          <w:szCs w:val="22"/>
        </w:rPr>
      </w:pPr>
    </w:p>
    <w:p w14:paraId="74695944" w14:textId="77777777" w:rsidR="003F0D4C" w:rsidRDefault="003F0D4C" w:rsidP="003F0D4C">
      <w:pPr>
        <w:pStyle w:val="Default"/>
        <w:jc w:val="right"/>
        <w:rPr>
          <w:sz w:val="22"/>
          <w:szCs w:val="22"/>
        </w:rPr>
      </w:pPr>
      <w:r>
        <w:rPr>
          <w:sz w:val="22"/>
          <w:szCs w:val="22"/>
        </w:rPr>
        <w:t xml:space="preserve">U.S. Department of Commerce </w:t>
      </w:r>
    </w:p>
    <w:p w14:paraId="08927221" w14:textId="77777777" w:rsidR="003F0D4C" w:rsidRDefault="003F0D4C" w:rsidP="003F0D4C">
      <w:pPr>
        <w:pStyle w:val="Default"/>
        <w:jc w:val="right"/>
        <w:rPr>
          <w:i/>
          <w:iCs/>
          <w:sz w:val="20"/>
          <w:szCs w:val="20"/>
        </w:rPr>
      </w:pPr>
      <w:r>
        <w:rPr>
          <w:i/>
          <w:iCs/>
          <w:sz w:val="20"/>
          <w:szCs w:val="20"/>
        </w:rPr>
        <w:t>Penny Pritzker,</w:t>
      </w:r>
      <w:r w:rsidRPr="003F6E3D">
        <w:rPr>
          <w:i/>
          <w:iCs/>
          <w:sz w:val="20"/>
          <w:szCs w:val="20"/>
        </w:rPr>
        <w:t xml:space="preserve"> Secretary</w:t>
      </w:r>
    </w:p>
    <w:p w14:paraId="7531092B" w14:textId="77777777" w:rsidR="003F0D4C" w:rsidRDefault="003F0D4C" w:rsidP="003F0D4C">
      <w:pPr>
        <w:pStyle w:val="Default"/>
        <w:jc w:val="right"/>
        <w:rPr>
          <w:sz w:val="20"/>
          <w:szCs w:val="20"/>
        </w:rPr>
      </w:pPr>
    </w:p>
    <w:p w14:paraId="7539A4C3" w14:textId="77777777" w:rsidR="003F0D4C" w:rsidRDefault="003F0D4C" w:rsidP="003F0D4C">
      <w:pPr>
        <w:pStyle w:val="Default"/>
        <w:jc w:val="right"/>
        <w:rPr>
          <w:sz w:val="20"/>
          <w:szCs w:val="20"/>
        </w:rPr>
      </w:pPr>
      <w:r>
        <w:rPr>
          <w:sz w:val="20"/>
          <w:szCs w:val="20"/>
        </w:rPr>
        <w:t xml:space="preserve">National </w:t>
      </w:r>
      <w:smartTag w:uri="urn:schemas-microsoft-com:office:smarttags" w:element="place">
        <w:smartTag w:uri="urn:schemas-microsoft-com:office:smarttags" w:element="PlaceType">
          <w:r>
            <w:rPr>
              <w:sz w:val="20"/>
              <w:szCs w:val="20"/>
            </w:rPr>
            <w:t>Institute</w:t>
          </w:r>
        </w:smartTag>
        <w:r>
          <w:rPr>
            <w:sz w:val="20"/>
            <w:szCs w:val="20"/>
          </w:rPr>
          <w:t xml:space="preserve"> of </w:t>
        </w:r>
        <w:smartTag w:uri="urn:schemas-microsoft-com:office:smarttags" w:element="PlaceName">
          <w:r>
            <w:rPr>
              <w:sz w:val="20"/>
              <w:szCs w:val="20"/>
            </w:rPr>
            <w:t>Standards</w:t>
          </w:r>
        </w:smartTag>
      </w:smartTag>
      <w:r>
        <w:rPr>
          <w:sz w:val="20"/>
          <w:szCs w:val="20"/>
        </w:rPr>
        <w:t xml:space="preserve"> and Technology </w:t>
      </w:r>
    </w:p>
    <w:p w14:paraId="3F72CDA4" w14:textId="77777777" w:rsidR="003F0D4C" w:rsidRPr="008A7D2A" w:rsidRDefault="003F0D4C" w:rsidP="003F0D4C">
      <w:pPr>
        <w:pStyle w:val="Default"/>
        <w:jc w:val="right"/>
        <w:rPr>
          <w:sz w:val="20"/>
          <w:szCs w:val="20"/>
        </w:rPr>
      </w:pPr>
      <w:r>
        <w:rPr>
          <w:i/>
          <w:iCs/>
          <w:sz w:val="20"/>
          <w:szCs w:val="20"/>
        </w:rPr>
        <w:t xml:space="preserve">Willie May, Under Secretary of Commerce for Standards and Technology and Director </w:t>
      </w:r>
    </w:p>
    <w:p w14:paraId="6DF465F9" w14:textId="77777777" w:rsidR="003F0D4C" w:rsidRDefault="003F0D4C" w:rsidP="003F0D4C">
      <w:pPr>
        <w:pStyle w:val="Heading1"/>
        <w:numPr>
          <w:ilvl w:val="0"/>
          <w:numId w:val="0"/>
        </w:numPr>
        <w:sectPr w:rsidR="003F0D4C" w:rsidSect="00896B5E">
          <w:pgSz w:w="12240" w:h="15840"/>
          <w:pgMar w:top="1440" w:right="1440" w:bottom="1440" w:left="1440" w:header="720" w:footer="720" w:gutter="0"/>
          <w:pgNumType w:fmt="lowerRoman" w:start="1"/>
          <w:cols w:space="720"/>
          <w:docGrid w:linePitch="360"/>
        </w:sectPr>
      </w:pPr>
    </w:p>
    <w:p w14:paraId="708EF636" w14:textId="373456D8" w:rsidR="00714BA1" w:rsidRPr="000A0837" w:rsidRDefault="00714BA1" w:rsidP="000A0837">
      <w:pPr>
        <w:pStyle w:val="Heading1"/>
      </w:pPr>
      <w:r w:rsidRPr="000A0837">
        <w:lastRenderedPageBreak/>
        <w:t>Introduction</w:t>
      </w:r>
    </w:p>
    <w:p w14:paraId="37885B4C" w14:textId="3E1EAC33" w:rsidR="00E94D9C" w:rsidRDefault="000A0837" w:rsidP="00E94D9C">
      <w:r>
        <w:t xml:space="preserve">This guide </w:t>
      </w:r>
      <w:r w:rsidR="00A42405">
        <w:t xml:space="preserve">describes how to use Baseline Tailor, a software tool for </w:t>
      </w:r>
      <w:r w:rsidR="00CC6DFE">
        <w:t>using</w:t>
      </w:r>
      <w:r w:rsidR="00A42405">
        <w:t xml:space="preserve"> the United States government’s Cybersecurity Framework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A7049">
        <w:t xml:space="preserve">for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 xml:space="preserve">format capturing </w:t>
      </w:r>
      <w:r w:rsidR="00CC6DFE">
        <w:t>a</w:t>
      </w:r>
      <w:r w:rsidR="00E60878">
        <w:t xml:space="preserve"> user’s </w:t>
      </w:r>
      <w:r w:rsidR="00C860A5">
        <w:t>Framework P</w:t>
      </w:r>
      <w:r w:rsidR="00CC6DFE">
        <w:t xml:space="preserve">rofile and </w:t>
      </w:r>
      <w:r w:rsidR="00E60878">
        <w:t>tailoring choices.</w:t>
      </w:r>
    </w:p>
    <w:p w14:paraId="715EC0BE" w14:textId="54F57F60" w:rsidR="007A7049" w:rsidRDefault="007A7049" w:rsidP="00E94D9C">
      <w:r>
        <w:t xml:space="preserve">The Cybersecurity Framework provides a way for organizations to describe their current security posture and target state, and to communicate and assess progress toward meeting goals. </w:t>
      </w:r>
      <w:r w:rsidR="00EE6D57">
        <w:t xml:space="preserve">The heart of the Cybersecurity Framework is the Framework Core: a taxonomy of cybersecurity activities common across critical infrastructure sectors. The Framework Core is organized around specific outcomes, with each outcome containing references to standards addressing the outcome. </w:t>
      </w:r>
      <w:r w:rsidR="006D1DC9">
        <w:t xml:space="preserve">A Framework Profile is a subset of the outcomes in the Framework Core representing either an organization’s current or target security posture. </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67DABC29" w:rsidR="0039448C" w:rsidRDefault="006D1DC9" w:rsidP="006D1DC9">
      <w:pPr>
        <w:pStyle w:val="ListParagraph"/>
        <w:numPr>
          <w:ilvl w:val="0"/>
          <w:numId w:val="9"/>
        </w:numPr>
      </w:pPr>
      <w:r>
        <w:t>Make it easier to create and document Framework Profiles,</w:t>
      </w:r>
      <w:r w:rsidR="00F15167">
        <w:t xml:space="preserve"> </w:t>
      </w:r>
      <w:r w:rsidR="0039448C">
        <w:t>tailored baseline</w:t>
      </w:r>
      <w:r w:rsidR="00F15167">
        <w:t>s</w:t>
      </w:r>
      <w:r w:rsidR="0039448C">
        <w:t xml:space="preserve"> </w:t>
      </w:r>
      <w:r w:rsidR="00F15167">
        <w:t>and</w:t>
      </w:r>
      <w:r w:rsidR="006F0F77">
        <w:t xml:space="preserve"> overlay</w:t>
      </w:r>
      <w:r w:rsidR="00F15167">
        <w:t>s</w:t>
      </w:r>
      <w:r w:rsidR="0039448C">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7384595F" w:rsidR="0039448C" w:rsidRPr="00E94D9C" w:rsidRDefault="00B542F2" w:rsidP="00EF6067">
      <w:pPr>
        <w:pStyle w:val="ListParagraph"/>
        <w:numPr>
          <w:ilvl w:val="0"/>
          <w:numId w:val="9"/>
        </w:numPr>
      </w:pPr>
      <w:r>
        <w:lastRenderedPageBreak/>
        <w:t>Gen</w:t>
      </w:r>
      <w:r w:rsidR="0039448C">
        <w:t>erate XML valid with respect to schema</w:t>
      </w:r>
      <w:r w:rsidR="006D1DC9">
        <w:t>s</w:t>
      </w:r>
      <w:r w:rsidR="0039448C">
        <w:t xml:space="preserve"> for </w:t>
      </w:r>
      <w:r w:rsidR="006D1DC9">
        <w:t xml:space="preserve">Framework Profiles and </w:t>
      </w:r>
      <w:r w:rsidR="0039448C">
        <w:t xml:space="preserve">tailored controls that can be used in conjunction with </w:t>
      </w:r>
      <w:r w:rsidR="006D1DC9">
        <w:t xml:space="preserve">Framework Core XML data, </w:t>
      </w:r>
      <w:r w:rsidR="0039448C">
        <w:t>NIST SP 800-53 XML data</w:t>
      </w:r>
      <w:r w:rsidR="006D1DC9">
        <w:t>,</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76E570D9" w:rsidR="00795F70" w:rsidRDefault="00BB6AC0" w:rsidP="004D7CD3">
      <w:r>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2E6BD6">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13FB17E7" w14:textId="58A738FE" w:rsidR="004F57D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w:t>
      </w:r>
      <w:r w:rsidR="004F57D9">
        <w:t xml:space="preserve">Baseline Tailor has been successfully </w:t>
      </w:r>
      <w:r w:rsidR="0033218E">
        <w:t>tested with</w:t>
      </w:r>
      <w:r w:rsidR="004F57D9">
        <w:t xml:space="preserve"> recent </w:t>
      </w:r>
      <w:r w:rsidR="004F57D9">
        <w:lastRenderedPageBreak/>
        <w:t xml:space="preserve">versions of the Chrome, Firefox, Safari, and Opera browsers. </w:t>
      </w:r>
      <w:r w:rsidR="0033218E">
        <w:t xml:space="preserve">Baseline Tailor also </w:t>
      </w:r>
      <w:r w:rsidR="004F57D9">
        <w:t>run</w:t>
      </w:r>
      <w:r w:rsidR="0033218E">
        <w:t>s, albeit slowly, in Internet Explorer</w:t>
      </w:r>
      <w:r w:rsidR="004F57D9">
        <w:t>.</w:t>
      </w:r>
    </w:p>
    <w:p w14:paraId="03A6B1B9" w14:textId="61D844C0" w:rsidR="00BC2519" w:rsidRDefault="00BC2519" w:rsidP="0054108D">
      <w:r>
        <w:t xml:space="preserve">Although not required, </w:t>
      </w:r>
      <w:r w:rsidR="004F57D9">
        <w:t xml:space="preserve">third party </w:t>
      </w:r>
      <w:r>
        <w:t xml:space="preserve">software for editing XML documents is desirable. </w:t>
      </w:r>
      <w:r w:rsidR="003B0D03">
        <w:t>A</w:t>
      </w:r>
      <w:r w:rsidR="00397EDC">
        <w:t xml:space="preserve"> user can</w:t>
      </w:r>
      <w:r>
        <w:t xml:space="preserve"> copy-paste Baseline Tailor’s o</w:t>
      </w:r>
      <w:r w:rsidR="00601D91">
        <w:t xml:space="preserve">utput into a plain text editor for further modification, </w:t>
      </w:r>
      <w:r w:rsidR="003B0D03">
        <w:t xml:space="preserve">but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39C0E610" w14:textId="77777777" w:rsidR="00C860A5"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w:t>
      </w:r>
      <w:r w:rsidR="00C860A5">
        <w:t>the following documents:</w:t>
      </w:r>
    </w:p>
    <w:p w14:paraId="5D5846CE" w14:textId="1EA12687" w:rsidR="00C860A5" w:rsidRDefault="00C860A5" w:rsidP="00C860A5">
      <w:pPr>
        <w:pStyle w:val="ListParagraph"/>
        <w:numPr>
          <w:ilvl w:val="0"/>
          <w:numId w:val="13"/>
        </w:numPr>
      </w:pPr>
      <w:r>
        <w:t xml:space="preserve">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w:t>
      </w:r>
    </w:p>
    <w:p w14:paraId="0CA0D863" w14:textId="77777777" w:rsidR="00C860A5" w:rsidRDefault="00C5532A" w:rsidP="00C860A5">
      <w:pPr>
        <w:pStyle w:val="ListParagraph"/>
        <w:numPr>
          <w:ilvl w:val="0"/>
          <w:numId w:val="13"/>
        </w:numPr>
      </w:pPr>
      <w:r>
        <w:t xml:space="preserve">NIST SP 800-53 Revision 4, </w:t>
      </w:r>
      <w:r w:rsidRPr="00C860A5">
        <w:rPr>
          <w:i/>
        </w:rPr>
        <w:t>Security and Privacy Controls for Federal Information Systems and Organizations</w:t>
      </w:r>
      <w:r w:rsidR="008D2001" w:rsidRPr="00C860A5">
        <w:rPr>
          <w:i/>
        </w:rPr>
        <w:t xml:space="preserve"> </w:t>
      </w:r>
      <w:r w:rsidR="008D2001" w:rsidRPr="00C860A5">
        <w:rPr>
          <w:i/>
        </w:rPr>
        <w:fldChar w:fldCharType="begin"/>
      </w:r>
      <w:r w:rsidR="008D2001" w:rsidRPr="00C860A5">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sidRPr="00C860A5">
        <w:rPr>
          <w:i/>
        </w:rPr>
        <w:fldChar w:fldCharType="separate"/>
      </w:r>
      <w:r w:rsidR="008D2001" w:rsidRPr="008D2001">
        <w:t>[2]</w:t>
      </w:r>
      <w:r w:rsidR="008D2001" w:rsidRPr="00C860A5">
        <w:rPr>
          <w:i/>
        </w:rPr>
        <w:fldChar w:fldCharType="end"/>
      </w:r>
      <w:r w:rsidRPr="004E68C3">
        <w:t xml:space="preserve">. </w:t>
      </w:r>
    </w:p>
    <w:p w14:paraId="7D76865F" w14:textId="5B273CD3" w:rsidR="004E68C3" w:rsidRDefault="00C860A5" w:rsidP="00C860A5">
      <w:r>
        <w:t>Both of these documents, as well as</w:t>
      </w:r>
      <w:r w:rsidR="00C5532A">
        <w:t xml:space="preserve"> other information security standards, guidelines, and resources are available </w:t>
      </w:r>
      <w:r w:rsidR="00A71FA3">
        <w:t>free of charge</w:t>
      </w:r>
      <w:r w:rsidR="00C5532A">
        <w:t xml:space="preserve"> from NIST’s Computer Security Resource Center (</w:t>
      </w:r>
      <w:hyperlink r:id="rId11" w:history="1">
        <w:r w:rsidR="00C5532A" w:rsidRPr="000F02FD">
          <w:rPr>
            <w:rStyle w:val="Hyperlink"/>
          </w:rPr>
          <w:t>http://csrc.nist.gov</w:t>
        </w:r>
      </w:hyperlink>
      <w:r w:rsidR="00C5532A">
        <w:t>).</w:t>
      </w:r>
      <w:r w:rsidR="008D2001">
        <w:t xml:space="preserve"> </w:t>
      </w:r>
    </w:p>
    <w:p w14:paraId="746C9743" w14:textId="0B555E92" w:rsidR="00B218FE" w:rsidRDefault="007E6684" w:rsidP="0054108D">
      <w:r>
        <w:t xml:space="preserve">Users may run </w:t>
      </w:r>
      <w:r w:rsidR="00D21D04">
        <w:t xml:space="preserve">Baseline Tailor online at </w:t>
      </w:r>
      <w:hyperlink r:id="rId12" w:history="1">
        <w:r w:rsidR="00D21D04" w:rsidRPr="009E5353">
          <w:rPr>
            <w:rStyle w:val="Hyperlink"/>
          </w:rPr>
          <w:t>https://pages.nist.gov/sctools/bt.xml</w:t>
        </w:r>
      </w:hyperlink>
      <w:r w:rsidR="00D21D04">
        <w:t xml:space="preserve">. </w:t>
      </w:r>
      <w:r w:rsidR="00C5532A">
        <w:t>Base</w:t>
      </w:r>
      <w:r w:rsidR="00B218FE">
        <w:t xml:space="preserve">line Tailor is </w:t>
      </w:r>
      <w:r w:rsidR="00D21D04">
        <w:t xml:space="preserve">also </w:t>
      </w:r>
      <w:r>
        <w:t>available</w:t>
      </w:r>
      <w:r w:rsidR="00B218FE">
        <w:t xml:space="preserve"> as a zip file, downloadable from </w:t>
      </w:r>
      <w:r w:rsidR="00C27BA9">
        <w:rPr>
          <w:highlight w:val="yellow"/>
        </w:rPr>
        <w:t>[U</w:t>
      </w:r>
      <w:r w:rsidR="00C27BA9" w:rsidRPr="00C27BA9">
        <w:rPr>
          <w:highlight w:val="yellow"/>
        </w:rPr>
        <w:t>RL her</w:t>
      </w:r>
      <w:r w:rsidR="00C27BA9">
        <w:rPr>
          <w:highlight w:val="yellow"/>
        </w:rPr>
        <w:t>e]</w:t>
      </w:r>
      <w:r>
        <w:t>, which users may install on an HTTP server or locally on their hard driv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5404836A" w14:textId="38B59249" w:rsidR="0033218E" w:rsidRDefault="0033218E" w:rsidP="0054108D">
      <w:r>
        <w:t xml:space="preserve">Users installing Baseline Tailor on their own HTTP server should make sure the server is configured to send files with </w:t>
      </w:r>
      <w:r w:rsidRPr="0033218E">
        <w:rPr>
          <w:rStyle w:val="CodeChar"/>
        </w:rPr>
        <w:t>.xml</w:t>
      </w:r>
      <w:r>
        <w:t xml:space="preserve"> and </w:t>
      </w:r>
      <w:r w:rsidRPr="0033218E">
        <w:rPr>
          <w:rStyle w:val="CodeChar"/>
        </w:rPr>
        <w:t>.</w:t>
      </w:r>
      <w:proofErr w:type="spellStart"/>
      <w:r w:rsidRPr="0033218E">
        <w:rPr>
          <w:rStyle w:val="CodeChar"/>
        </w:rPr>
        <w:t>xsl</w:t>
      </w:r>
      <w:proofErr w:type="spellEnd"/>
      <w:r>
        <w:t xml:space="preserve"> suffixes as content type </w:t>
      </w:r>
      <w:r w:rsidRPr="0033218E">
        <w:rPr>
          <w:rStyle w:val="CodeChar"/>
        </w:rPr>
        <w:t>application/xml</w:t>
      </w:r>
      <w:r>
        <w:t>.</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1B95DAB2" w14:textId="6519BA70" w:rsidR="002F4BD7" w:rsidRDefault="002F4BD7" w:rsidP="0054108D">
      <w:r>
        <w:t xml:space="preserve">The source code for Baseline Tailor is publicly available at </w:t>
      </w:r>
      <w:hyperlink r:id="rId13" w:history="1">
        <w:r w:rsidRPr="00442F5C">
          <w:rPr>
            <w:rStyle w:val="Hyperlink"/>
          </w:rPr>
          <w:t>https://github.com/usnistgov/sctools</w:t>
        </w:r>
      </w:hyperlink>
      <w:r>
        <w:t>.</w:t>
      </w:r>
    </w:p>
    <w:p w14:paraId="62EA6FC2" w14:textId="77777777" w:rsidR="008C33D6" w:rsidRDefault="008C33D6" w:rsidP="000A0837">
      <w:pPr>
        <w:pStyle w:val="Heading1"/>
      </w:pPr>
      <w:bookmarkStart w:id="0" w:name="_Ref427842523"/>
      <w:r>
        <w:t>User Interface</w:t>
      </w:r>
      <w:bookmarkEnd w:id="0"/>
    </w:p>
    <w:p w14:paraId="56CE448F" w14:textId="28613E93" w:rsidR="008C33D6" w:rsidRDefault="008D2001" w:rsidP="008C33D6">
      <w:r>
        <w:t xml:space="preserve">The Baseline Tailor user interface has </w:t>
      </w:r>
      <w:r w:rsidR="00E44891">
        <w:t>four</w:t>
      </w:r>
      <w:r>
        <w:t xml:space="preserve"> tabs:</w:t>
      </w:r>
    </w:p>
    <w:p w14:paraId="045635D1" w14:textId="77777777" w:rsidR="0086568B" w:rsidRDefault="0086568B" w:rsidP="0086568B">
      <w:pPr>
        <w:pStyle w:val="ListParagraph"/>
        <w:numPr>
          <w:ilvl w:val="0"/>
          <w:numId w:val="5"/>
        </w:numPr>
      </w:pPr>
      <w:r>
        <w:t>A Cyber Framework Browser tab for navigating the Framework Core.</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3B147AC" w14:textId="200AD40A" w:rsidR="00C06D09" w:rsidRDefault="00C06D09" w:rsidP="008D2001">
      <w:pPr>
        <w:pStyle w:val="ListParagraph"/>
        <w:numPr>
          <w:ilvl w:val="0"/>
          <w:numId w:val="5"/>
        </w:numPr>
      </w:pPr>
      <w:r>
        <w:t>A Framework Profile tab showing the currently-selected subset of Framework Core outcomes.</w:t>
      </w:r>
    </w:p>
    <w:p w14:paraId="0C4CAE61" w14:textId="629E45D8" w:rsidR="00BC2E80" w:rsidRDefault="00BC2E80" w:rsidP="008D2001">
      <w:pPr>
        <w:pStyle w:val="ListParagraph"/>
        <w:numPr>
          <w:ilvl w:val="0"/>
          <w:numId w:val="5"/>
        </w:numPr>
      </w:pPr>
      <w:r>
        <w:lastRenderedPageBreak/>
        <w:t>A Cross References tab show</w:t>
      </w:r>
      <w:r w:rsidR="00E44891">
        <w:t>ing</w:t>
      </w:r>
      <w:r>
        <w:t xml:space="preserve">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51CF12AF" w14:textId="77777777" w:rsidR="00C06D09" w:rsidRDefault="00C06D09" w:rsidP="00C06D09">
      <w:pPr>
        <w:pStyle w:val="Heading2"/>
      </w:pPr>
      <w:bookmarkStart w:id="1" w:name="_Ref428958089"/>
      <w:r w:rsidRPr="008C33D6">
        <w:t>Cybersecurity Framework Browser</w:t>
      </w:r>
    </w:p>
    <w:p w14:paraId="100CB16C" w14:textId="77777777" w:rsidR="00C06D09" w:rsidRDefault="00C06D09" w:rsidP="00C06D09">
      <w:pPr>
        <w:keepNext/>
      </w:pPr>
      <w:r>
        <w:rPr>
          <w:noProof/>
        </w:rPr>
        <w:drawing>
          <wp:inline distT="0" distB="0" distL="0" distR="0" wp14:anchorId="285CC4D0" wp14:editId="162B1FD9">
            <wp:extent cx="5486400" cy="184708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4">
                      <a:extLst>
                        <a:ext uri="{28A0092B-C50C-407E-A947-70E740481C1C}">
                          <a14:useLocalDpi xmlns:a14="http://schemas.microsoft.com/office/drawing/2010/main" val="0"/>
                        </a:ext>
                      </a:extLst>
                    </a:blip>
                    <a:stretch>
                      <a:fillRect/>
                    </a:stretch>
                  </pic:blipFill>
                  <pic:spPr>
                    <a:xfrm>
                      <a:off x="0" y="0"/>
                      <a:ext cx="5486400" cy="1847088"/>
                    </a:xfrm>
                    <a:prstGeom prst="rect">
                      <a:avLst/>
                    </a:prstGeom>
                  </pic:spPr>
                </pic:pic>
              </a:graphicData>
            </a:graphic>
          </wp:inline>
        </w:drawing>
      </w:r>
    </w:p>
    <w:p w14:paraId="51FF3AA6" w14:textId="703FD918" w:rsidR="00C06D09" w:rsidRDefault="00C06D09" w:rsidP="00C06D09">
      <w:pPr>
        <w:pStyle w:val="Caption"/>
      </w:pPr>
      <w:r>
        <w:t xml:space="preserve">Figure </w:t>
      </w:r>
      <w:r w:rsidR="00A870C4">
        <w:fldChar w:fldCharType="begin"/>
      </w:r>
      <w:r w:rsidR="00A870C4">
        <w:instrText xml:space="preserve"> SEQ Figure \* ARABIC </w:instrText>
      </w:r>
      <w:r w:rsidR="00A870C4">
        <w:fldChar w:fldCharType="separate"/>
      </w:r>
      <w:r w:rsidR="002E6BD6">
        <w:rPr>
          <w:noProof/>
        </w:rPr>
        <w:t>1</w:t>
      </w:r>
      <w:r w:rsidR="00A870C4">
        <w:rPr>
          <w:noProof/>
        </w:rPr>
        <w:fldChar w:fldCharType="end"/>
      </w:r>
      <w:r>
        <w:t>. Framework Core subcategory referencing the IA control family.</w:t>
      </w:r>
    </w:p>
    <w:p w14:paraId="4779D7E8" w14:textId="77777777" w:rsidR="00C06D09" w:rsidRPr="00B14FE8" w:rsidRDefault="00C06D09" w:rsidP="00C06D09"/>
    <w:p w14:paraId="16D05A72" w14:textId="77777777" w:rsidR="00714BA1" w:rsidRDefault="00714BA1" w:rsidP="000A0837">
      <w:pPr>
        <w:pStyle w:val="Heading2"/>
      </w:pPr>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5A78F7D6" w:rsidR="0039448C" w:rsidRPr="0039448C" w:rsidRDefault="005A42BB" w:rsidP="0039448C">
      <w:r>
        <w:fldChar w:fldCharType="begin"/>
      </w:r>
      <w:r>
        <w:instrText xml:space="preserve"> REF _Ref427937499 \h </w:instrText>
      </w:r>
      <w:r>
        <w:fldChar w:fldCharType="separate"/>
      </w:r>
      <w:r w:rsidR="002E6BD6" w:rsidRPr="00E94D9C">
        <w:t xml:space="preserve">Figure </w:t>
      </w:r>
      <w:r w:rsidR="002E6BD6">
        <w:rPr>
          <w:noProof/>
        </w:rPr>
        <w:t>2</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t>based on the NIST SP 800-53 baseline impact and/or priority.</w:t>
      </w:r>
      <w:r w:rsidR="00C32CFD">
        <w:t xml:space="preserve"> By default, the control drop-down list contains all controls assigned to a NIST SP 800-53 baseline.</w:t>
      </w:r>
      <w:r w:rsidR="00836103">
        <w:t xml:space="preserve"> Clicking on the “Framework Core subcategories referencing IA-3” button underneath the control drop-down list chang</w:t>
      </w:r>
      <w:r w:rsidR="00AC2358">
        <w:t>es</w:t>
      </w:r>
      <w:r w:rsidR="00836103">
        <w:t xml:space="preserve"> the focus to the Cross References tab (described in </w:t>
      </w:r>
      <w:r w:rsidR="00836103">
        <w:fldChar w:fldCharType="begin"/>
      </w:r>
      <w:r w:rsidR="00836103">
        <w:instrText xml:space="preserve"> REF _Ref431562777 \r \h </w:instrText>
      </w:r>
      <w:r w:rsidR="00836103">
        <w:fldChar w:fldCharType="separate"/>
      </w:r>
      <w:r w:rsidR="002E6BD6">
        <w:t>4.3</w:t>
      </w:r>
      <w:r w:rsidR="00836103">
        <w:fldChar w:fldCharType="end"/>
      </w:r>
      <w:r w:rsidR="00836103">
        <w:t>).</w:t>
      </w:r>
    </w:p>
    <w:p w14:paraId="462EA6AB" w14:textId="77777777" w:rsidR="007913B7" w:rsidRDefault="007913B7" w:rsidP="00E94D9C">
      <w:r>
        <w:rPr>
          <w:noProof/>
        </w:rPr>
        <w:lastRenderedPageBreak/>
        <w:drawing>
          <wp:inline distT="0" distB="0" distL="0" distR="0" wp14:anchorId="37549A34" wp14:editId="61284F89">
            <wp:extent cx="5486400" cy="260604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15">
                      <a:extLst>
                        <a:ext uri="{28A0092B-C50C-407E-A947-70E740481C1C}">
                          <a14:useLocalDpi xmlns:a14="http://schemas.microsoft.com/office/drawing/2010/main" val="0"/>
                        </a:ext>
                      </a:extLst>
                    </a:blip>
                    <a:stretch>
                      <a:fillRect/>
                    </a:stretch>
                  </pic:blipFill>
                  <pic:spPr>
                    <a:xfrm>
                      <a:off x="0" y="0"/>
                      <a:ext cx="5486400" cy="2606040"/>
                    </a:xfrm>
                    <a:prstGeom prst="rect">
                      <a:avLst/>
                    </a:prstGeom>
                  </pic:spPr>
                </pic:pic>
              </a:graphicData>
            </a:graphic>
          </wp:inline>
        </w:drawing>
      </w:r>
    </w:p>
    <w:p w14:paraId="06BCC438" w14:textId="1AFD983E" w:rsidR="007913B7" w:rsidRDefault="007913B7" w:rsidP="00E94D9C">
      <w:pPr>
        <w:pStyle w:val="Caption"/>
      </w:pPr>
      <w:bookmarkStart w:id="2" w:name="_Ref427937499"/>
      <w:r w:rsidRPr="00E94D9C">
        <w:t xml:space="preserve">Figure </w:t>
      </w:r>
      <w:fldSimple w:instr=" SEQ Figure \* ARABIC ">
        <w:r w:rsidR="002E6BD6">
          <w:rPr>
            <w:noProof/>
          </w:rPr>
          <w:t>2</w:t>
        </w:r>
      </w:fldSimple>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5D56F536"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2E6BD6" w:rsidRPr="00E94D9C">
        <w:t xml:space="preserve">Figure </w:t>
      </w:r>
      <w:r w:rsidR="002E6BD6">
        <w:rPr>
          <w:noProof/>
        </w:rPr>
        <w:t>2</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AC63B7">
      <w:pPr>
        <w:pStyle w:val="ListParagraph"/>
        <w:numPr>
          <w:ilvl w:val="0"/>
          <w:numId w:val="12"/>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AC63B7">
      <w:pPr>
        <w:pStyle w:val="ListParagraph"/>
        <w:numPr>
          <w:ilvl w:val="0"/>
          <w:numId w:val="12"/>
        </w:numPr>
      </w:pPr>
      <w:r>
        <w:t>P</w:t>
      </w:r>
      <w:r w:rsidR="00F022AC" w:rsidRPr="00F022AC">
        <w:t>rovide additiona</w:t>
      </w:r>
      <w:r>
        <w:t>l supplemental guidance</w:t>
      </w:r>
      <w:r w:rsidR="00B96812">
        <w:t xml:space="preserve"> (YES)</w:t>
      </w:r>
      <w:r>
        <w:t>, or</w:t>
      </w:r>
    </w:p>
    <w:p w14:paraId="074432CE" w14:textId="1E77D7E7" w:rsidR="0009297D" w:rsidRDefault="0009297D" w:rsidP="00AC63B7">
      <w:pPr>
        <w:pStyle w:val="ListParagraph"/>
        <w:numPr>
          <w:ilvl w:val="0"/>
          <w:numId w:val="12"/>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7CE72043"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2E6BD6">
        <w:t xml:space="preserve">Figure </w:t>
      </w:r>
      <w:r w:rsidR="002E6BD6">
        <w:rPr>
          <w:noProof/>
        </w:rPr>
        <w:t>3</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2E6BD6">
        <w:t xml:space="preserve">Figure </w:t>
      </w:r>
      <w:r w:rsidR="002E6BD6">
        <w:rPr>
          <w:noProof/>
        </w:rPr>
        <w:t>4</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2E6BD6">
        <w:t xml:space="preserve">Figure </w:t>
      </w:r>
      <w:r w:rsidR="002E6BD6">
        <w:rPr>
          <w:noProof/>
        </w:rPr>
        <w:t>5</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1D882B80">
            <wp:extent cx="5486400" cy="1216152"/>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1216152"/>
                    </a:xfrm>
                    <a:prstGeom prst="rect">
                      <a:avLst/>
                    </a:prstGeom>
                  </pic:spPr>
                </pic:pic>
              </a:graphicData>
            </a:graphic>
          </wp:inline>
        </w:drawing>
      </w:r>
    </w:p>
    <w:p w14:paraId="7407BB53" w14:textId="2B3481EA" w:rsidR="0044066D" w:rsidRDefault="00BB2A2F" w:rsidP="00D20699">
      <w:pPr>
        <w:pStyle w:val="Caption"/>
      </w:pPr>
      <w:bookmarkStart w:id="3" w:name="_Ref428890083"/>
      <w:r>
        <w:t xml:space="preserve">Figure </w:t>
      </w:r>
      <w:fldSimple w:instr=" SEQ Figure \* ARABIC ">
        <w:r w:rsidR="002E6BD6">
          <w:rPr>
            <w:noProof/>
          </w:rPr>
          <w:t>3</w:t>
        </w:r>
      </w:fldSimple>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122DA1A2">
            <wp:extent cx="5486400" cy="177393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7">
                      <a:extLst>
                        <a:ext uri="{28A0092B-C50C-407E-A947-70E740481C1C}">
                          <a14:useLocalDpi xmlns:a14="http://schemas.microsoft.com/office/drawing/2010/main" val="0"/>
                        </a:ext>
                      </a:extLst>
                    </a:blip>
                    <a:stretch>
                      <a:fillRect/>
                    </a:stretch>
                  </pic:blipFill>
                  <pic:spPr>
                    <a:xfrm>
                      <a:off x="0" y="0"/>
                      <a:ext cx="5486400" cy="1773936"/>
                    </a:xfrm>
                    <a:prstGeom prst="rect">
                      <a:avLst/>
                    </a:prstGeom>
                  </pic:spPr>
                </pic:pic>
              </a:graphicData>
            </a:graphic>
          </wp:inline>
        </w:drawing>
      </w:r>
    </w:p>
    <w:p w14:paraId="582EF97F" w14:textId="6E60BD2C" w:rsidR="00CC2C79" w:rsidRPr="00CC2C79" w:rsidRDefault="00CC2C79" w:rsidP="00CC2C79">
      <w:pPr>
        <w:pStyle w:val="Caption"/>
      </w:pPr>
      <w:bookmarkStart w:id="4" w:name="_Ref428953381"/>
      <w:r>
        <w:t xml:space="preserve">Figure </w:t>
      </w:r>
      <w:fldSimple w:instr=" SEQ Figure \* ARABIC ">
        <w:r w:rsidR="002E6BD6">
          <w:rPr>
            <w:noProof/>
          </w:rPr>
          <w:t>4</w:t>
        </w:r>
      </w:fldSimple>
      <w:bookmarkEnd w:id="4"/>
      <w:r>
        <w:t>. Violation of cross-reference constraint.</w:t>
      </w:r>
    </w:p>
    <w:p w14:paraId="67AA58E9" w14:textId="77777777" w:rsidR="001F0979" w:rsidRDefault="001F0979" w:rsidP="00E94D9C">
      <w:r>
        <w:rPr>
          <w:noProof/>
        </w:rPr>
        <w:drawing>
          <wp:inline distT="0" distB="0" distL="0" distR="0" wp14:anchorId="244D98A1" wp14:editId="55A08A61">
            <wp:extent cx="5486400" cy="154533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8">
                      <a:extLst>
                        <a:ext uri="{28A0092B-C50C-407E-A947-70E740481C1C}">
                          <a14:useLocalDpi xmlns:a14="http://schemas.microsoft.com/office/drawing/2010/main" val="0"/>
                        </a:ext>
                      </a:extLst>
                    </a:blip>
                    <a:stretch>
                      <a:fillRect/>
                    </a:stretch>
                  </pic:blipFill>
                  <pic:spPr>
                    <a:xfrm>
                      <a:off x="0" y="0"/>
                      <a:ext cx="5486400" cy="1545336"/>
                    </a:xfrm>
                    <a:prstGeom prst="rect">
                      <a:avLst/>
                    </a:prstGeom>
                  </pic:spPr>
                </pic:pic>
              </a:graphicData>
            </a:graphic>
          </wp:inline>
        </w:drawing>
      </w:r>
    </w:p>
    <w:p w14:paraId="0D21C2EE" w14:textId="0F4FA53C" w:rsidR="001F0979" w:rsidRDefault="001F0979" w:rsidP="00E94D9C">
      <w:pPr>
        <w:pStyle w:val="Caption"/>
      </w:pPr>
      <w:bookmarkStart w:id="5" w:name="_Ref428890189"/>
      <w:r>
        <w:t xml:space="preserve">Figure </w:t>
      </w:r>
      <w:fldSimple w:instr=" SEQ Figure \* ARABIC ">
        <w:r w:rsidR="002E6BD6">
          <w:rPr>
            <w:noProof/>
          </w:rPr>
          <w:t>5</w:t>
        </w:r>
      </w:fldSimple>
      <w:bookmarkEnd w:id="5"/>
      <w:r>
        <w:t>. Violation of baseline constraint.</w:t>
      </w:r>
    </w:p>
    <w:p w14:paraId="28BCDF11" w14:textId="0BF1C280"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w:t>
      </w:r>
      <w:r w:rsidR="00DB5F4C">
        <w:t xml:space="preserve">(ICS) </w:t>
      </w:r>
      <w:r w:rsidR="001C18D4">
        <w:t xml:space="preserve">may need to connect directly to devices belonging to and authorized by third parties outside the organization, and these external devices </w:t>
      </w:r>
      <w:r w:rsidR="001C18D4">
        <w:lastRenderedPageBreak/>
        <w:t xml:space="preserve">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DB5F4C">
        <w:t xml:space="preserve">the user adds ICS-specific supplemental guidance applicable to IA-3 as a whole, and also adds ICS-specific supplemental guidance applicable to both control enhancements. To do so, </w:t>
      </w:r>
      <w:r w:rsidR="00BF2ABA">
        <w:t xml:space="preserve">the user </w:t>
      </w:r>
      <w:r w:rsidR="00CF5561">
        <w:t xml:space="preserve">checks the </w:t>
      </w:r>
      <w:r w:rsidR="00CF5561">
        <w:t xml:space="preserve">box </w:t>
      </w:r>
      <w:r w:rsidR="00CF5561">
        <w:t xml:space="preserve">in the </w:t>
      </w:r>
      <w:r w:rsidR="00CF5561" w:rsidRPr="00F530DC">
        <w:t>ADDED SUPPLEMENTAL GUIDANCE</w:t>
      </w:r>
      <w:r w:rsidR="00CF5561">
        <w:t xml:space="preserve"> column, </w:t>
      </w:r>
      <w:r w:rsidR="00BF2ABA">
        <w:t xml:space="preserve">chooses </w:t>
      </w:r>
      <w:r w:rsidR="00BF2ABA" w:rsidRPr="00F530DC">
        <w:t xml:space="preserve">YES from IA-3(1)' s ADDED SUPPLEMENTAL GUIDANCE </w:t>
      </w:r>
      <w:r w:rsidR="00BF2ABA">
        <w:t>drop-down</w:t>
      </w:r>
      <w:r w:rsidR="00BF2ABA" w:rsidRPr="00F530DC">
        <w:t xml:space="preserve"> list</w:t>
      </w:r>
      <w:r w:rsidR="00CF5561">
        <w:t>, chooses</w:t>
      </w:r>
      <w:r w:rsidR="00BF2ABA">
        <w:t xml:space="preserve"> and (1) from IA-3’s </w:t>
      </w:r>
      <w:r w:rsidR="00BF2ABA" w:rsidRPr="00F530DC">
        <w:t xml:space="preserve">ADDED SUPPLEMENTAL GUIDANCE </w:t>
      </w:r>
      <w:r w:rsidR="00BF2ABA">
        <w:t>drop-down</w:t>
      </w:r>
      <w:r w:rsidR="00BF2ABA" w:rsidRPr="00F530DC">
        <w:t xml:space="preserve"> list</w:t>
      </w:r>
      <w:r w:rsidR="00BF2ABA">
        <w:t>.</w:t>
      </w:r>
    </w:p>
    <w:p w14:paraId="133D6DAB" w14:textId="29C94C57"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2E6BD6">
        <w:t xml:space="preserve">Figure </w:t>
      </w:r>
      <w:r w:rsidR="002E6BD6">
        <w:rPr>
          <w:noProof/>
        </w:rPr>
        <w:t>6</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a</w:t>
      </w:r>
      <w:r w:rsidR="00DB5F4C">
        <w:t xml:space="preserve"> “Rationale for changing the baseline”</w:t>
      </w:r>
      <w:r w:rsidR="00BF2ABA" w:rsidRPr="00F530DC">
        <w:t xml:space="preserve"> editable text field </w:t>
      </w:r>
      <w:r w:rsidR="00BF2ABA">
        <w:t xml:space="preserve">for providing a rationale. </w:t>
      </w:r>
      <w:r w:rsidR="00DB5F4C">
        <w:t xml:space="preserve">Checking the box in the ADDED SUPPLEMENTAL GUIDANCE column generates an “Additional Supplemental Guidance” editable text field for adding the ICS-specific guidance applicable to IA-3 as a whole. </w:t>
      </w:r>
      <w:r w:rsidR="00F530DC" w:rsidRPr="00F530DC">
        <w:t xml:space="preserve">Choosing YES from IA-3(1)' s ADDED SUPPLEMENTAL GUIDANCE </w:t>
      </w:r>
      <w:r w:rsidR="00F530DC">
        <w:t>drop-down</w:t>
      </w:r>
      <w:r w:rsidR="00F530DC" w:rsidRPr="00F530DC">
        <w:t xml:space="preserve"> list generates </w:t>
      </w:r>
      <w:r w:rsidR="00F12A41">
        <w:t>a “Control Enhancement (1) Additional Supplemental Guidance”</w:t>
      </w:r>
      <w:r w:rsidR="00F530DC" w:rsidRPr="00F530DC">
        <w:t xml:space="preserve"> editable text field for adding IA-3(1) supplemental guidance. Cross-referencing IA-3(1)'s added supplemental guidance from IA-(4) does not trigger an alert because IA-3(1)'s </w:t>
      </w:r>
      <w:r w:rsidR="00F530DC">
        <w:t>drop-down</w:t>
      </w:r>
      <w:r w:rsidR="00F530DC" w:rsidRPr="00F530DC">
        <w:t xml:space="preserve"> is set to YES. </w:t>
      </w:r>
    </w:p>
    <w:p w14:paraId="36A4FDC2" w14:textId="77777777" w:rsidR="00861476" w:rsidRDefault="00861476" w:rsidP="00E94D9C">
      <w:r>
        <w:rPr>
          <w:noProof/>
        </w:rPr>
        <w:drawing>
          <wp:inline distT="0" distB="0" distL="0" distR="0" wp14:anchorId="4ECD47BD" wp14:editId="08A19EE2">
            <wp:extent cx="5486400" cy="2450592"/>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486400" cy="2450592"/>
                    </a:xfrm>
                    <a:prstGeom prst="rect">
                      <a:avLst/>
                    </a:prstGeom>
                  </pic:spPr>
                </pic:pic>
              </a:graphicData>
            </a:graphic>
          </wp:inline>
        </w:drawing>
      </w:r>
    </w:p>
    <w:p w14:paraId="72A7BDA3" w14:textId="2AF55E73" w:rsidR="00861476" w:rsidRDefault="00861476" w:rsidP="00E94D9C">
      <w:pPr>
        <w:pStyle w:val="Caption"/>
      </w:pPr>
      <w:bookmarkStart w:id="6" w:name="_Ref428953840"/>
      <w:r>
        <w:t xml:space="preserve">Figure </w:t>
      </w:r>
      <w:fldSimple w:instr=" SEQ Figure \* ARABIC ">
        <w:r w:rsidR="002E6BD6">
          <w:rPr>
            <w:noProof/>
          </w:rPr>
          <w:t>6</w:t>
        </w:r>
      </w:fldSimple>
      <w:bookmarkEnd w:id="6"/>
      <w:r>
        <w:t>. IA-3 tailored for an Industrial Control System.</w:t>
      </w:r>
    </w:p>
    <w:p w14:paraId="619C212C" w14:textId="64EDD1D9" w:rsidR="005754AC" w:rsidRDefault="00F12A41" w:rsidP="00F12A41">
      <w:r w:rsidRPr="00F530DC">
        <w:t xml:space="preserve">The non-editable </w:t>
      </w:r>
      <w:r>
        <w:t xml:space="preserve">“XML representation” </w:t>
      </w:r>
      <w:r w:rsidRPr="00F530DC">
        <w:t xml:space="preserve">text field on the lower left shows XML generated on the fly based on the </w:t>
      </w:r>
      <w:r>
        <w:t>drop-down</w:t>
      </w:r>
      <w:r w:rsidRPr="00F530DC">
        <w:t xml:space="preserve"> and checkbox settings a</w:t>
      </w:r>
      <w:r>
        <w:t>nd editable text field contents.</w:t>
      </w:r>
      <w:r>
        <w:t xml:space="preserve"> </w:t>
      </w:r>
      <w:r w:rsidR="00096A57">
        <w:t xml:space="preserve">Modifying the editable text fields causes the contents of the “XML representation” text field to update in real time. </w:t>
      </w:r>
      <w:r>
        <w:fldChar w:fldCharType="begin"/>
      </w:r>
      <w:r>
        <w:instrText xml:space="preserve"> REF _Ref428953840 \h </w:instrText>
      </w:r>
      <w:r>
        <w:fldChar w:fldCharType="separate"/>
      </w:r>
      <w:r>
        <w:t xml:space="preserve">Figure </w:t>
      </w:r>
      <w:r>
        <w:rPr>
          <w:noProof/>
        </w:rPr>
        <w:t>6</w:t>
      </w:r>
      <w:r>
        <w:fldChar w:fldCharType="end"/>
      </w:r>
      <w:r>
        <w:t xml:space="preserve"> </w:t>
      </w:r>
      <w:r w:rsidR="00096A57">
        <w:t xml:space="preserve">shows the result </w:t>
      </w:r>
      <w:r w:rsidR="003C358C">
        <w:t xml:space="preserve">after adding supplemental guidance for </w:t>
      </w:r>
      <w:r>
        <w:t xml:space="preserve">IA-3 and </w:t>
      </w:r>
      <w:r w:rsidR="003C358C">
        <w:t>IA-3(1)</w:t>
      </w:r>
      <w:r>
        <w:t>,</w:t>
      </w:r>
      <w:r w:rsidR="003C358C">
        <w:t xml:space="preserve">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r w:rsidR="00057873">
        <w:t xml:space="preserve"> Section </w:t>
      </w:r>
      <w:r w:rsidR="00057873">
        <w:fldChar w:fldCharType="begin"/>
      </w:r>
      <w:r w:rsidR="00057873">
        <w:instrText xml:space="preserve"> REF _Ref431395618 \r \h </w:instrText>
      </w:r>
      <w:r w:rsidR="00057873">
        <w:fldChar w:fldCharType="separate"/>
      </w:r>
      <w:r w:rsidR="002E6BD6">
        <w:t>5</w:t>
      </w:r>
      <w:r w:rsidR="00057873">
        <w:fldChar w:fldCharType="end"/>
      </w:r>
      <w:r w:rsidR="00057873">
        <w:t xml:space="preserve"> describes the XML format Baseline Tailor generates in further detail.</w:t>
      </w:r>
    </w:p>
    <w:p w14:paraId="5AD00801" w14:textId="3E658CDE" w:rsidR="00FB10B2" w:rsidRDefault="000C5766" w:rsidP="00FB10B2">
      <w:bookmarkStart w:id="7" w:name="_GoBack"/>
      <w:bookmarkEnd w:id="7"/>
      <w:r>
        <w:lastRenderedPageBreak/>
        <w:t xml:space="preserve">Now suppose the user is authoring a tailored baseline or overlay in a third-party XML application. </w:t>
      </w:r>
      <w:r w:rsidR="00190CD3">
        <w:t xml:space="preserve">At this point, </w:t>
      </w:r>
      <w:r>
        <w:t>the</w:t>
      </w:r>
      <w:r w:rsidR="00190CD3">
        <w:t xml:space="preserve"> user would typically copy-paste the “XML representation” text into </w:t>
      </w:r>
      <w:r>
        <w:t xml:space="preserve">the </w:t>
      </w:r>
      <w:r w:rsidR="00190CD3">
        <w:t xml:space="preserve">XML authoring </w:t>
      </w:r>
      <w:r>
        <w:t xml:space="preserve">application. </w:t>
      </w:r>
      <w:r>
        <w:fldChar w:fldCharType="begin"/>
      </w:r>
      <w:r>
        <w:instrText xml:space="preserve"> REF _Ref431567721 \h </w:instrText>
      </w:r>
      <w:r>
        <w:fldChar w:fldCharType="separate"/>
      </w:r>
      <w:r w:rsidR="002E6BD6">
        <w:t xml:space="preserve">Figure </w:t>
      </w:r>
      <w:r w:rsidR="002E6BD6">
        <w:rPr>
          <w:noProof/>
        </w:rPr>
        <w:t>8</w:t>
      </w:r>
      <w:r>
        <w:fldChar w:fldCharType="end"/>
      </w:r>
      <w:r>
        <w:t xml:space="preserve"> shows how the copy-pasted result might look.</w:t>
      </w:r>
      <w:r w:rsidR="00AC63B7">
        <w:t xml:space="preserve"> </w:t>
      </w:r>
      <w:r w:rsidR="0048232B">
        <w:t xml:space="preserve">The Baseline Tailor distribution includes XML </w:t>
      </w:r>
      <w:proofErr w:type="spellStart"/>
      <w:r w:rsidR="0048232B">
        <w:t>schemas</w:t>
      </w:r>
      <w:r w:rsidR="00AC63B7">
        <w:t>Section</w:t>
      </w:r>
      <w:proofErr w:type="spellEnd"/>
      <w:r w:rsidR="00AC63B7">
        <w:t xml:space="preserve"> </w:t>
      </w:r>
      <w:r w:rsidR="00AC63B7">
        <w:fldChar w:fldCharType="begin"/>
      </w:r>
      <w:r w:rsidR="00AC63B7">
        <w:instrText xml:space="preserve"> REF _Ref431395618 \r \h </w:instrText>
      </w:r>
      <w:r w:rsidR="00AC63B7">
        <w:fldChar w:fldCharType="separate"/>
      </w:r>
      <w:r w:rsidR="002E6BD6">
        <w:t>5</w:t>
      </w:r>
      <w:r w:rsidR="00AC63B7">
        <w:fldChar w:fldCharType="end"/>
      </w:r>
      <w:r w:rsidR="0048232B">
        <w:t xml:space="preserve"> discusses tools included </w:t>
      </w:r>
    </w:p>
    <w:p w14:paraId="55272D12" w14:textId="77777777" w:rsidR="00093F60" w:rsidRDefault="00093F60" w:rsidP="00093F60">
      <w:pPr>
        <w:keepNext/>
      </w:pPr>
      <w:r>
        <w:rPr>
          <w:noProof/>
        </w:rPr>
        <w:drawing>
          <wp:inline distT="0" distB="0" distL="0" distR="0" wp14:anchorId="79E1E720" wp14:editId="036429B3">
            <wp:extent cx="5029200" cy="417880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C476C3.tmp"/>
                    <pic:cNvPicPr/>
                  </pic:nvPicPr>
                  <pic:blipFill rotWithShape="1">
                    <a:blip r:embed="rId20">
                      <a:extLst>
                        <a:ext uri="{28A0092B-C50C-407E-A947-70E740481C1C}">
                          <a14:useLocalDpi xmlns:a14="http://schemas.microsoft.com/office/drawing/2010/main" val="0"/>
                        </a:ext>
                      </a:extLst>
                    </a:blip>
                    <a:srcRect l="5929" t="15380" r="3684" b="11017"/>
                    <a:stretch/>
                  </pic:blipFill>
                  <pic:spPr bwMode="auto">
                    <a:xfrm>
                      <a:off x="0" y="0"/>
                      <a:ext cx="5029200" cy="4178808"/>
                    </a:xfrm>
                    <a:prstGeom prst="rect">
                      <a:avLst/>
                    </a:prstGeom>
                    <a:ln>
                      <a:noFill/>
                    </a:ln>
                    <a:extLst>
                      <a:ext uri="{53640926-AAD7-44D8-BBD7-CCE9431645EC}">
                        <a14:shadowObscured xmlns:a14="http://schemas.microsoft.com/office/drawing/2010/main"/>
                      </a:ext>
                    </a:extLst>
                  </pic:spPr>
                </pic:pic>
              </a:graphicData>
            </a:graphic>
          </wp:inline>
        </w:drawing>
      </w:r>
    </w:p>
    <w:p w14:paraId="3A422B16" w14:textId="6F2C1A7B" w:rsidR="00082599" w:rsidRPr="00082599" w:rsidRDefault="00093F60" w:rsidP="00CE376D">
      <w:pPr>
        <w:pStyle w:val="Caption"/>
      </w:pPr>
      <w:bookmarkStart w:id="8" w:name="_Ref431567721"/>
      <w:r>
        <w:t xml:space="preserve">Figure </w:t>
      </w:r>
      <w:r w:rsidR="00A870C4">
        <w:fldChar w:fldCharType="begin"/>
      </w:r>
      <w:r w:rsidR="00A870C4">
        <w:instrText xml:space="preserve"> SEQ Figure \* ARABIC </w:instrText>
      </w:r>
      <w:r w:rsidR="00A870C4">
        <w:fldChar w:fldCharType="separate"/>
      </w:r>
      <w:r w:rsidR="002E6BD6">
        <w:rPr>
          <w:noProof/>
        </w:rPr>
        <w:t>8</w:t>
      </w:r>
      <w:r w:rsidR="00A870C4">
        <w:rPr>
          <w:noProof/>
        </w:rPr>
        <w:fldChar w:fldCharType="end"/>
      </w:r>
      <w:bookmarkEnd w:id="8"/>
      <w:r>
        <w:t>. XML generated by Baseline Tailor after copy-pasting into a third party XML authoring software application.</w:t>
      </w:r>
    </w:p>
    <w:p w14:paraId="67575028" w14:textId="332C8D4D" w:rsidR="00C06D09" w:rsidRDefault="00C06D09" w:rsidP="00B14FE8">
      <w:pPr>
        <w:pStyle w:val="Heading2"/>
      </w:pPr>
      <w:bookmarkStart w:id="9" w:name="_Ref431562777"/>
      <w:r>
        <w:lastRenderedPageBreak/>
        <w:t>Framework Profile</w:t>
      </w:r>
    </w:p>
    <w:p w14:paraId="28721A49" w14:textId="77777777" w:rsidR="00162F67" w:rsidRDefault="0032716F" w:rsidP="00162F67">
      <w:pPr>
        <w:keepNext/>
      </w:pPr>
      <w:r>
        <w:rPr>
          <w:noProof/>
        </w:rPr>
        <w:drawing>
          <wp:inline distT="0" distB="0" distL="0" distR="0" wp14:anchorId="5CDD246E" wp14:editId="49D0762E">
            <wp:extent cx="5486400" cy="25146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rofile-tab.png"/>
                    <pic:cNvPicPr/>
                  </pic:nvPicPr>
                  <pic:blipFill>
                    <a:blip r:embed="rId21">
                      <a:extLst>
                        <a:ext uri="{28A0092B-C50C-407E-A947-70E740481C1C}">
                          <a14:useLocalDpi xmlns:a14="http://schemas.microsoft.com/office/drawing/2010/main" val="0"/>
                        </a:ext>
                      </a:extLst>
                    </a:blip>
                    <a:stretch>
                      <a:fillRect/>
                    </a:stretch>
                  </pic:blipFill>
                  <pic:spPr>
                    <a:xfrm>
                      <a:off x="0" y="0"/>
                      <a:ext cx="5486400" cy="2514600"/>
                    </a:xfrm>
                    <a:prstGeom prst="rect">
                      <a:avLst/>
                    </a:prstGeom>
                  </pic:spPr>
                </pic:pic>
              </a:graphicData>
            </a:graphic>
          </wp:inline>
        </w:drawing>
      </w:r>
    </w:p>
    <w:p w14:paraId="4F359325" w14:textId="1AAFFB11" w:rsidR="0032716F" w:rsidRPr="0032716F" w:rsidRDefault="00162F67" w:rsidP="00162F67">
      <w:pPr>
        <w:pStyle w:val="Caption"/>
      </w:pPr>
      <w:r>
        <w:t xml:space="preserve">Figure </w:t>
      </w:r>
      <w:r w:rsidR="00A870C4">
        <w:fldChar w:fldCharType="begin"/>
      </w:r>
      <w:r w:rsidR="00A870C4">
        <w:instrText xml:space="preserve"> SEQ Figure \* ARABIC </w:instrText>
      </w:r>
      <w:r w:rsidR="00A870C4">
        <w:fldChar w:fldCharType="separate"/>
      </w:r>
      <w:r w:rsidR="002E6BD6">
        <w:rPr>
          <w:noProof/>
        </w:rPr>
        <w:t>9</w:t>
      </w:r>
      <w:r w:rsidR="00A870C4">
        <w:rPr>
          <w:noProof/>
        </w:rPr>
        <w:fldChar w:fldCharType="end"/>
      </w:r>
      <w:r>
        <w:t>. Framework Profile tab.</w:t>
      </w:r>
    </w:p>
    <w:p w14:paraId="7BD466A4" w14:textId="77777777" w:rsidR="00B14FE8" w:rsidRDefault="00B14FE8" w:rsidP="00B14FE8">
      <w:pPr>
        <w:pStyle w:val="Heading2"/>
      </w:pPr>
      <w:r>
        <w:t>Cross References</w:t>
      </w:r>
      <w:bookmarkEnd w:id="9"/>
    </w:p>
    <w:p w14:paraId="1E728CBA" w14:textId="77777777" w:rsidR="00B14FE8" w:rsidRDefault="00B14FE8" w:rsidP="00B14FE8">
      <w:pPr>
        <w:keepNext/>
      </w:pPr>
      <w:r>
        <w:rPr>
          <w:noProof/>
        </w:rPr>
        <w:drawing>
          <wp:inline distT="0" distB="0" distL="0" distR="0" wp14:anchorId="155F2AA3" wp14:editId="3FB39DC3">
            <wp:extent cx="5486400" cy="512064"/>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22">
                      <a:extLst>
                        <a:ext uri="{28A0092B-C50C-407E-A947-70E740481C1C}">
                          <a14:useLocalDpi xmlns:a14="http://schemas.microsoft.com/office/drawing/2010/main" val="0"/>
                        </a:ext>
                      </a:extLst>
                    </a:blip>
                    <a:stretch>
                      <a:fillRect/>
                    </a:stretch>
                  </pic:blipFill>
                  <pic:spPr>
                    <a:xfrm>
                      <a:off x="0" y="0"/>
                      <a:ext cx="5486400" cy="512064"/>
                    </a:xfrm>
                    <a:prstGeom prst="rect">
                      <a:avLst/>
                    </a:prstGeom>
                  </pic:spPr>
                </pic:pic>
              </a:graphicData>
            </a:graphic>
          </wp:inline>
        </w:drawing>
      </w:r>
    </w:p>
    <w:p w14:paraId="2B8D8BD2" w14:textId="5478E288" w:rsidR="00B14FE8" w:rsidRDefault="00B14FE8" w:rsidP="00B14FE8">
      <w:pPr>
        <w:pStyle w:val="Caption"/>
      </w:pPr>
      <w:r>
        <w:t xml:space="preserve">Figure </w:t>
      </w:r>
      <w:fldSimple w:instr=" SEQ Figure \* ARABIC ">
        <w:r w:rsidR="002E6BD6">
          <w:rPr>
            <w:noProof/>
          </w:rPr>
          <w:t>10</w:t>
        </w:r>
      </w:fldSimple>
      <w:r>
        <w:t>. IA-3 cross references to Framework Core.</w:t>
      </w:r>
    </w:p>
    <w:p w14:paraId="2361AE61" w14:textId="77777777" w:rsidR="00162F67" w:rsidRDefault="00162F67" w:rsidP="00162F67">
      <w:pPr>
        <w:keepNext/>
      </w:pPr>
      <w:r>
        <w:rPr>
          <w:noProof/>
        </w:rPr>
        <w:drawing>
          <wp:inline distT="0" distB="0" distL="0" distR="0" wp14:anchorId="2CE2E086" wp14:editId="4984CBBF">
            <wp:extent cx="5486400" cy="832104"/>
            <wp:effectExtent l="0" t="0" r="0" b="635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rossrefs-CM-8.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832104"/>
                    </a:xfrm>
                    <a:prstGeom prst="rect">
                      <a:avLst/>
                    </a:prstGeom>
                  </pic:spPr>
                </pic:pic>
              </a:graphicData>
            </a:graphic>
          </wp:inline>
        </w:drawing>
      </w:r>
    </w:p>
    <w:p w14:paraId="5B8A5921" w14:textId="07C5E6C2" w:rsidR="00162F67" w:rsidRPr="00162F67" w:rsidRDefault="00162F67" w:rsidP="00162F67">
      <w:pPr>
        <w:pStyle w:val="Caption"/>
      </w:pPr>
      <w:r>
        <w:t xml:space="preserve">Figure </w:t>
      </w:r>
      <w:r w:rsidR="00A870C4">
        <w:fldChar w:fldCharType="begin"/>
      </w:r>
      <w:r w:rsidR="00A870C4">
        <w:instrText xml:space="preserve"> SEQ Figure \* ARABIC </w:instrText>
      </w:r>
      <w:r w:rsidR="00A870C4">
        <w:fldChar w:fldCharType="separate"/>
      </w:r>
      <w:r w:rsidR="002E6BD6">
        <w:rPr>
          <w:noProof/>
        </w:rPr>
        <w:t>11</w:t>
      </w:r>
      <w:r w:rsidR="00A870C4">
        <w:rPr>
          <w:noProof/>
        </w:rPr>
        <w:fldChar w:fldCharType="end"/>
      </w:r>
      <w:r>
        <w:t>. CM-I cross references to Framework Core.</w:t>
      </w:r>
    </w:p>
    <w:p w14:paraId="7039BF5E" w14:textId="60B6D7F3" w:rsidR="00B14FE8" w:rsidRDefault="002A3F16" w:rsidP="002A3F16">
      <w:pPr>
        <w:pStyle w:val="Heading1"/>
      </w:pPr>
      <w:bookmarkStart w:id="10" w:name="_Ref431395618"/>
      <w:r>
        <w:t>XML Format</w:t>
      </w:r>
      <w:r w:rsidR="003C1581">
        <w:t>s</w:t>
      </w:r>
      <w:r>
        <w:t xml:space="preserve"> for </w:t>
      </w:r>
      <w:r w:rsidR="003C1581">
        <w:t xml:space="preserve">Framework Profiles and </w:t>
      </w:r>
      <w:r>
        <w:t>Tailored Control</w:t>
      </w:r>
      <w:bookmarkEnd w:id="10"/>
      <w:r w:rsidR="003C1581">
        <w:t>s</w:t>
      </w:r>
    </w:p>
    <w:p w14:paraId="5AE1C8B4" w14:textId="1FE6B8B0" w:rsidR="00FC1D3D" w:rsidRDefault="003F4F50" w:rsidP="00FC1D3D">
      <w:pPr>
        <w:pStyle w:val="Heading1"/>
      </w:pPr>
      <w:r>
        <w:t>Possible Future Directions</w:t>
      </w:r>
    </w:p>
    <w:p w14:paraId="04FD6763" w14:textId="77777777" w:rsidR="008121C7" w:rsidRPr="008121C7" w:rsidRDefault="008121C7" w:rsidP="008121C7"/>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lastRenderedPageBreak/>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rsidSect="003F0D4C">
      <w:footerReference w:type="default" r:id="rId2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59C2FA7" w14:textId="77777777" w:rsidR="00A870C4" w:rsidRDefault="00A870C4" w:rsidP="007B0E77">
      <w:pPr>
        <w:spacing w:after="0" w:line="240" w:lineRule="auto"/>
      </w:pPr>
      <w:r>
        <w:separator/>
      </w:r>
    </w:p>
  </w:endnote>
  <w:endnote w:type="continuationSeparator" w:id="0">
    <w:p w14:paraId="1E9BF238" w14:textId="77777777" w:rsidR="00A870C4" w:rsidRDefault="00A870C4"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6893275"/>
      <w:docPartObj>
        <w:docPartGallery w:val="Page Numbers (Bottom of Page)"/>
        <w:docPartUnique/>
      </w:docPartObj>
    </w:sdtPr>
    <w:sdtEndPr>
      <w:rPr>
        <w:noProof/>
      </w:rPr>
    </w:sdtEndPr>
    <w:sdtContent>
      <w:p w14:paraId="6C424ECC" w14:textId="391CE057" w:rsidR="00DC7AF1" w:rsidRDefault="00DC7AF1">
        <w:pPr>
          <w:pStyle w:val="Footer"/>
          <w:jc w:val="center"/>
        </w:pPr>
        <w:r>
          <w:fldChar w:fldCharType="begin"/>
        </w:r>
        <w:r>
          <w:instrText xml:space="preserve"> PAGE   \* MERGEFORMAT </w:instrText>
        </w:r>
        <w:r>
          <w:fldChar w:fldCharType="separate"/>
        </w:r>
        <w:r w:rsidR="00F12A41">
          <w:rPr>
            <w:noProof/>
          </w:rPr>
          <w:t>10</w:t>
        </w:r>
        <w:r>
          <w:rPr>
            <w:noProof/>
          </w:rPr>
          <w:fldChar w:fldCharType="end"/>
        </w:r>
      </w:p>
    </w:sdtContent>
  </w:sdt>
  <w:p w14:paraId="710DE91C" w14:textId="77777777" w:rsidR="00DC7AF1" w:rsidRDefault="00DC7A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416A37" w14:textId="77777777" w:rsidR="00A870C4" w:rsidRDefault="00A870C4" w:rsidP="007B0E77">
      <w:pPr>
        <w:spacing w:after="0" w:line="240" w:lineRule="auto"/>
      </w:pPr>
      <w:r>
        <w:separator/>
      </w:r>
    </w:p>
  </w:footnote>
  <w:footnote w:type="continuationSeparator" w:id="0">
    <w:p w14:paraId="76CC48B7" w14:textId="77777777" w:rsidR="00A870C4" w:rsidRDefault="00A870C4" w:rsidP="007B0E7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8003C"/>
    <w:multiLevelType w:val="hybridMultilevel"/>
    <w:tmpl w:val="6430E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7"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2205A48"/>
    <w:multiLevelType w:val="hybridMultilevel"/>
    <w:tmpl w:val="87925E10"/>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5"/>
  </w:num>
  <w:num w:numId="2">
    <w:abstractNumId w:val="4"/>
  </w:num>
  <w:num w:numId="3">
    <w:abstractNumId w:val="10"/>
  </w:num>
  <w:num w:numId="4">
    <w:abstractNumId w:val="6"/>
  </w:num>
  <w:num w:numId="5">
    <w:abstractNumId w:val="8"/>
  </w:num>
  <w:num w:numId="6">
    <w:abstractNumId w:val="11"/>
  </w:num>
  <w:num w:numId="7">
    <w:abstractNumId w:val="7"/>
  </w:num>
  <w:num w:numId="8">
    <w:abstractNumId w:val="2"/>
  </w:num>
  <w:num w:numId="9">
    <w:abstractNumId w:val="3"/>
  </w:num>
  <w:num w:numId="10">
    <w:abstractNumId w:val="12"/>
  </w:num>
  <w:num w:numId="11">
    <w:abstractNumId w:val="1"/>
  </w:num>
  <w:num w:numId="12">
    <w:abstractNumId w:val="9"/>
  </w:num>
  <w:num w:numId="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8"/>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1786"/>
    <w:rsid w:val="00035C4A"/>
    <w:rsid w:val="00057873"/>
    <w:rsid w:val="00076F79"/>
    <w:rsid w:val="00082599"/>
    <w:rsid w:val="000867BC"/>
    <w:rsid w:val="0009297D"/>
    <w:rsid w:val="00093F60"/>
    <w:rsid w:val="00096A57"/>
    <w:rsid w:val="000A0837"/>
    <w:rsid w:val="000B2398"/>
    <w:rsid w:val="000B4FAC"/>
    <w:rsid w:val="000C5766"/>
    <w:rsid w:val="00100664"/>
    <w:rsid w:val="001226E5"/>
    <w:rsid w:val="00125665"/>
    <w:rsid w:val="001451F3"/>
    <w:rsid w:val="00162F67"/>
    <w:rsid w:val="00190CD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E6BD6"/>
    <w:rsid w:val="002F4856"/>
    <w:rsid w:val="002F4BD7"/>
    <w:rsid w:val="0032716F"/>
    <w:rsid w:val="0033218E"/>
    <w:rsid w:val="00372F8B"/>
    <w:rsid w:val="00375A62"/>
    <w:rsid w:val="0039448C"/>
    <w:rsid w:val="00397EDC"/>
    <w:rsid w:val="003B0D03"/>
    <w:rsid w:val="003C1581"/>
    <w:rsid w:val="003C222D"/>
    <w:rsid w:val="003C358C"/>
    <w:rsid w:val="003C367E"/>
    <w:rsid w:val="003D2C45"/>
    <w:rsid w:val="003F0D4C"/>
    <w:rsid w:val="003F4F50"/>
    <w:rsid w:val="00403247"/>
    <w:rsid w:val="004129DD"/>
    <w:rsid w:val="00432351"/>
    <w:rsid w:val="0044066D"/>
    <w:rsid w:val="00466E15"/>
    <w:rsid w:val="0048232B"/>
    <w:rsid w:val="00494539"/>
    <w:rsid w:val="004A09DD"/>
    <w:rsid w:val="004B1A75"/>
    <w:rsid w:val="004D2023"/>
    <w:rsid w:val="004D7CD3"/>
    <w:rsid w:val="004E05A4"/>
    <w:rsid w:val="004E68C3"/>
    <w:rsid w:val="004F57D9"/>
    <w:rsid w:val="00524CC9"/>
    <w:rsid w:val="005312DB"/>
    <w:rsid w:val="0054108D"/>
    <w:rsid w:val="005441DD"/>
    <w:rsid w:val="00551D87"/>
    <w:rsid w:val="00566161"/>
    <w:rsid w:val="005754AC"/>
    <w:rsid w:val="00597ED9"/>
    <w:rsid w:val="005A3729"/>
    <w:rsid w:val="005A42BB"/>
    <w:rsid w:val="005A4F24"/>
    <w:rsid w:val="005B4E9A"/>
    <w:rsid w:val="005E5B38"/>
    <w:rsid w:val="005F35A7"/>
    <w:rsid w:val="00601D91"/>
    <w:rsid w:val="0060765D"/>
    <w:rsid w:val="0062305F"/>
    <w:rsid w:val="006235EF"/>
    <w:rsid w:val="00631704"/>
    <w:rsid w:val="006551C8"/>
    <w:rsid w:val="006772BC"/>
    <w:rsid w:val="006A5747"/>
    <w:rsid w:val="006A6AAA"/>
    <w:rsid w:val="006D1DC9"/>
    <w:rsid w:val="006F0F77"/>
    <w:rsid w:val="006F1DB9"/>
    <w:rsid w:val="006F58E0"/>
    <w:rsid w:val="00702CA5"/>
    <w:rsid w:val="00714BA1"/>
    <w:rsid w:val="007158A3"/>
    <w:rsid w:val="00723E5F"/>
    <w:rsid w:val="00735999"/>
    <w:rsid w:val="0075014B"/>
    <w:rsid w:val="00780BE4"/>
    <w:rsid w:val="007913B7"/>
    <w:rsid w:val="00795F70"/>
    <w:rsid w:val="007A502B"/>
    <w:rsid w:val="007A6545"/>
    <w:rsid w:val="007A7049"/>
    <w:rsid w:val="007B0E77"/>
    <w:rsid w:val="007C3D5E"/>
    <w:rsid w:val="007E6684"/>
    <w:rsid w:val="007F078B"/>
    <w:rsid w:val="007F2121"/>
    <w:rsid w:val="007F5BB1"/>
    <w:rsid w:val="00811D08"/>
    <w:rsid w:val="008121C7"/>
    <w:rsid w:val="00835151"/>
    <w:rsid w:val="00836103"/>
    <w:rsid w:val="008463A7"/>
    <w:rsid w:val="00861476"/>
    <w:rsid w:val="0086568B"/>
    <w:rsid w:val="00867DA5"/>
    <w:rsid w:val="00881751"/>
    <w:rsid w:val="00883F69"/>
    <w:rsid w:val="00890D04"/>
    <w:rsid w:val="0089263C"/>
    <w:rsid w:val="00896B5E"/>
    <w:rsid w:val="008C0CAF"/>
    <w:rsid w:val="008C33D6"/>
    <w:rsid w:val="008D2001"/>
    <w:rsid w:val="008E64AA"/>
    <w:rsid w:val="008F770A"/>
    <w:rsid w:val="00947A8A"/>
    <w:rsid w:val="00967512"/>
    <w:rsid w:val="009765F5"/>
    <w:rsid w:val="0098171A"/>
    <w:rsid w:val="00996B67"/>
    <w:rsid w:val="009A7976"/>
    <w:rsid w:val="009D15EB"/>
    <w:rsid w:val="009F1F0E"/>
    <w:rsid w:val="009F7F8A"/>
    <w:rsid w:val="00A06B42"/>
    <w:rsid w:val="00A20DAD"/>
    <w:rsid w:val="00A42405"/>
    <w:rsid w:val="00A71FA3"/>
    <w:rsid w:val="00A7616F"/>
    <w:rsid w:val="00A870C4"/>
    <w:rsid w:val="00A944D1"/>
    <w:rsid w:val="00AC2358"/>
    <w:rsid w:val="00AC519C"/>
    <w:rsid w:val="00AC63B7"/>
    <w:rsid w:val="00AC69D4"/>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3FB4"/>
    <w:rsid w:val="00C06182"/>
    <w:rsid w:val="00C06D09"/>
    <w:rsid w:val="00C27BA9"/>
    <w:rsid w:val="00C32CFD"/>
    <w:rsid w:val="00C33584"/>
    <w:rsid w:val="00C419B4"/>
    <w:rsid w:val="00C43ECB"/>
    <w:rsid w:val="00C5532A"/>
    <w:rsid w:val="00C76B6E"/>
    <w:rsid w:val="00C85638"/>
    <w:rsid w:val="00C860A5"/>
    <w:rsid w:val="00C86F90"/>
    <w:rsid w:val="00C97D6D"/>
    <w:rsid w:val="00CA4DEF"/>
    <w:rsid w:val="00CC2C79"/>
    <w:rsid w:val="00CC4BC8"/>
    <w:rsid w:val="00CC627F"/>
    <w:rsid w:val="00CC6DFE"/>
    <w:rsid w:val="00CC6EFE"/>
    <w:rsid w:val="00CE376D"/>
    <w:rsid w:val="00CF5561"/>
    <w:rsid w:val="00D020DF"/>
    <w:rsid w:val="00D1174D"/>
    <w:rsid w:val="00D20699"/>
    <w:rsid w:val="00D21D04"/>
    <w:rsid w:val="00D425ED"/>
    <w:rsid w:val="00D56BD1"/>
    <w:rsid w:val="00D64069"/>
    <w:rsid w:val="00DB0DDE"/>
    <w:rsid w:val="00DB5F4C"/>
    <w:rsid w:val="00DC7AF1"/>
    <w:rsid w:val="00DD3E68"/>
    <w:rsid w:val="00DE2B61"/>
    <w:rsid w:val="00E07DE0"/>
    <w:rsid w:val="00E35F29"/>
    <w:rsid w:val="00E44891"/>
    <w:rsid w:val="00E4739E"/>
    <w:rsid w:val="00E51161"/>
    <w:rsid w:val="00E60878"/>
    <w:rsid w:val="00E94D9C"/>
    <w:rsid w:val="00EA6425"/>
    <w:rsid w:val="00EE6D57"/>
    <w:rsid w:val="00EF107A"/>
    <w:rsid w:val="00F022AC"/>
    <w:rsid w:val="00F12A41"/>
    <w:rsid w:val="00F15167"/>
    <w:rsid w:val="00F1636F"/>
    <w:rsid w:val="00F32E85"/>
    <w:rsid w:val="00F43FD1"/>
    <w:rsid w:val="00F530DC"/>
    <w:rsid w:val="00F83506"/>
    <w:rsid w:val="00F85A34"/>
    <w:rsid w:val="00FB10B2"/>
    <w:rsid w:val="00FB7FB9"/>
    <w:rsid w:val="00FC1D3D"/>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usnistgov/sctools" TargetMode="External"/><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s://pages.nist.gov/sctools/bt.xml" TargetMode="External"/><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csrc.nist.gov"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image" Target="media/image3.wmf"/><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BC2C5D-827D-40C1-ACB0-11B406E344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49</TotalTime>
  <Pages>12</Pages>
  <Words>4226</Words>
  <Characters>24093</Characters>
  <Application>Microsoft Office Word</Application>
  <DocSecurity>0</DocSecurity>
  <Lines>200</Lines>
  <Paragraphs>56</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82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79</cp:revision>
  <dcterms:created xsi:type="dcterms:W3CDTF">2015-08-21T13:32:00Z</dcterms:created>
  <dcterms:modified xsi:type="dcterms:W3CDTF">2015-11-30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